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C6DEF" w:rsidRPr="00AE2B08" w:rsidRDefault="001B254F" w:rsidP="00EC6DEF">
      <w:pPr>
        <w:spacing w:after="0"/>
        <w:rPr>
          <w:rFonts w:ascii="Times New Roman" w:hAnsi="Times New Roman"/>
          <w:b/>
          <w:lang w:val="en-US"/>
        </w:rPr>
      </w:pPr>
      <w:bookmarkStart w:id="0" w:name="_GoBack"/>
      <w:bookmarkEnd w:id="0"/>
      <w:r>
        <w:rPr>
          <w:rFonts w:ascii="Times New Roman" w:hAnsi="Times New Roman"/>
          <w:b/>
          <w:lang w:val="en-US"/>
        </w:rPr>
        <w:t>Online supplementary information 3</w:t>
      </w:r>
      <w:r w:rsidR="00EC6DEF" w:rsidRPr="00AE2B08">
        <w:rPr>
          <w:rFonts w:ascii="Times New Roman" w:hAnsi="Times New Roman"/>
          <w:b/>
          <w:lang w:val="en-US"/>
        </w:rPr>
        <w:t>: Reporting of representation aims and outcomes – text-based examples</w:t>
      </w:r>
    </w:p>
    <w:p w:rsidR="00AD372A" w:rsidRPr="00EC6DEF" w:rsidRDefault="00941F28">
      <w:pPr>
        <w:rPr>
          <w:lang w:val="en-US"/>
        </w:rPr>
      </w:pPr>
    </w:p>
    <w:tbl>
      <w:tblPr>
        <w:tblStyle w:val="Tabellenraster"/>
        <w:tblW w:w="14425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85"/>
        <w:gridCol w:w="2885"/>
        <w:gridCol w:w="2885"/>
        <w:gridCol w:w="2885"/>
        <w:gridCol w:w="2885"/>
      </w:tblGrid>
      <w:tr w:rsidR="00EC6DEF" w:rsidRPr="00C71E67" w:rsidTr="001B254F">
        <w:trPr>
          <w:trHeight w:val="991"/>
        </w:trPr>
        <w:tc>
          <w:tcPr>
            <w:tcW w:w="2885" w:type="dxa"/>
          </w:tcPr>
          <w:p w:rsidR="00EC6DEF" w:rsidRPr="00AE2B08" w:rsidRDefault="00EC6DEF" w:rsidP="000E0FA7">
            <w:pPr>
              <w:rPr>
                <w:rFonts w:ascii="Times New Roman" w:hAnsi="Times New Roman"/>
                <w:b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b/>
                <w:sz w:val="20"/>
                <w:lang w:val="en-US"/>
              </w:rPr>
              <w:t>Type of representation</w:t>
            </w:r>
          </w:p>
        </w:tc>
        <w:tc>
          <w:tcPr>
            <w:tcW w:w="2885" w:type="dxa"/>
          </w:tcPr>
          <w:p w:rsidR="00EC6DEF" w:rsidRPr="00AE2B08" w:rsidRDefault="00EC6DEF" w:rsidP="000E0FA7">
            <w:pPr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b/>
                <w:sz w:val="20"/>
                <w:lang w:val="en-US"/>
              </w:rPr>
              <w:t>Representation aim</w:t>
            </w: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 </w:t>
            </w:r>
          </w:p>
          <w:p w:rsidR="00EC6DEF" w:rsidRPr="00AE2B08" w:rsidRDefault="00EC6DEF" w:rsidP="000E0FA7">
            <w:pPr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Text example</w:t>
            </w:r>
          </w:p>
          <w:p w:rsidR="00EC6DEF" w:rsidRPr="00AE2B08" w:rsidRDefault="00EC6DEF" w:rsidP="000E0FA7">
            <w:pPr>
              <w:rPr>
                <w:rFonts w:ascii="Times New Roman" w:hAnsi="Times New Roman"/>
                <w:b/>
                <w:sz w:val="20"/>
                <w:lang w:val="en-US"/>
              </w:rPr>
            </w:pPr>
          </w:p>
        </w:tc>
        <w:tc>
          <w:tcPr>
            <w:tcW w:w="2885" w:type="dxa"/>
          </w:tcPr>
          <w:p w:rsidR="00EC6DEF" w:rsidRPr="00AE2B08" w:rsidRDefault="00EC6DEF" w:rsidP="000E0FA7">
            <w:pPr>
              <w:rPr>
                <w:rFonts w:ascii="Times New Roman" w:hAnsi="Times New Roman"/>
                <w:b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b/>
                <w:sz w:val="20"/>
                <w:lang w:val="en-US"/>
              </w:rPr>
              <w:t xml:space="preserve">Representation outcome </w:t>
            </w:r>
          </w:p>
          <w:p w:rsidR="00EC6DEF" w:rsidRPr="00AE2B08" w:rsidRDefault="00EC6DEF" w:rsidP="000E0FA7">
            <w:pPr>
              <w:rPr>
                <w:rFonts w:ascii="Times New Roman" w:hAnsi="Times New Roman"/>
                <w:b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Text example</w:t>
            </w:r>
          </w:p>
          <w:p w:rsidR="00EC6DEF" w:rsidRPr="00AE2B08" w:rsidRDefault="00EC6DEF" w:rsidP="000E0FA7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</w:tcPr>
          <w:p w:rsidR="00EC6DEF" w:rsidRPr="00AE2B08" w:rsidRDefault="00EC6DEF" w:rsidP="000E0FA7">
            <w:pPr>
              <w:rPr>
                <w:rFonts w:ascii="Times New Roman" w:hAnsi="Times New Roman"/>
                <w:b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b/>
                <w:sz w:val="20"/>
                <w:lang w:val="en-US"/>
              </w:rPr>
              <w:t xml:space="preserve">Discussion of representation limitations </w:t>
            </w:r>
          </w:p>
          <w:p w:rsidR="00EC6DEF" w:rsidRPr="00AE2B08" w:rsidRDefault="00EC6DEF" w:rsidP="000E0FA7">
            <w:pPr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Text example </w:t>
            </w:r>
          </w:p>
          <w:p w:rsidR="00EC6DEF" w:rsidRPr="00AE2B08" w:rsidRDefault="00EC6DEF" w:rsidP="000E0FA7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</w:tcPr>
          <w:p w:rsidR="00EC6DEF" w:rsidRDefault="00EC6DEF" w:rsidP="000E0FA7">
            <w:pPr>
              <w:rPr>
                <w:rFonts w:ascii="Times New Roman" w:hAnsi="Times New Roman"/>
                <w:b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b/>
                <w:sz w:val="20"/>
                <w:lang w:val="en-US"/>
              </w:rPr>
              <w:t xml:space="preserve">References </w:t>
            </w:r>
          </w:p>
          <w:p w:rsidR="00EC6DEF" w:rsidRPr="00AE2B08" w:rsidRDefault="00EC6DEF" w:rsidP="000E0FA7">
            <w:pPr>
              <w:rPr>
                <w:rFonts w:ascii="Times New Roman" w:hAnsi="Times New Roman"/>
                <w:b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(according to representation aim)</w:t>
            </w:r>
          </w:p>
        </w:tc>
      </w:tr>
      <w:tr w:rsidR="00EC6DEF" w:rsidRPr="00C71E67" w:rsidTr="001B254F">
        <w:trPr>
          <w:trHeight w:val="353"/>
        </w:trPr>
        <w:tc>
          <w:tcPr>
            <w:tcW w:w="14425" w:type="dxa"/>
            <w:gridSpan w:val="5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b/>
                <w:sz w:val="20"/>
                <w:lang w:val="en-US"/>
              </w:rPr>
            </w:pPr>
          </w:p>
        </w:tc>
      </w:tr>
      <w:tr w:rsidR="00EC6DEF" w:rsidRPr="00C71E67" w:rsidTr="001B254F">
        <w:trPr>
          <w:trHeight w:val="429"/>
        </w:trPr>
        <w:tc>
          <w:tcPr>
            <w:tcW w:w="2885" w:type="dxa"/>
            <w:vMerge w:val="restart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b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b/>
                <w:sz w:val="20"/>
                <w:lang w:val="en-US"/>
              </w:rPr>
              <w:t>Quantitative representation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b/>
                <w:sz w:val="20"/>
                <w:lang w:val="en-US"/>
              </w:rPr>
            </w:pPr>
          </w:p>
        </w:tc>
        <w:tc>
          <w:tcPr>
            <w:tcW w:w="2885" w:type="dxa"/>
            <w:vMerge w:val="restart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fr-FR"/>
              </w:rPr>
            </w:pPr>
            <w:r w:rsidRPr="00AE2B08">
              <w:rPr>
                <w:rFonts w:ascii="Times New Roman" w:hAnsi="Times New Roman"/>
                <w:sz w:val="20"/>
                <w:lang w:val="fr-FR"/>
              </w:rPr>
              <w:t xml:space="preserve">“Participants </w:t>
            </w:r>
            <w:proofErr w:type="spellStart"/>
            <w:r w:rsidRPr="00AE2B08">
              <w:rPr>
                <w:rFonts w:ascii="Times New Roman" w:hAnsi="Times New Roman"/>
                <w:sz w:val="20"/>
                <w:lang w:val="fr-FR"/>
              </w:rPr>
              <w:t>completed</w:t>
            </w:r>
            <w:proofErr w:type="spellEnd"/>
            <w:r w:rsidRPr="00AE2B08">
              <w:rPr>
                <w:rFonts w:ascii="Times New Roman" w:hAnsi="Times New Roman"/>
                <w:sz w:val="20"/>
                <w:lang w:val="fr-FR"/>
              </w:rPr>
              <w:t xml:space="preserve"> a </w:t>
            </w:r>
            <w:proofErr w:type="spellStart"/>
            <w:r w:rsidRPr="00AE2B08">
              <w:rPr>
                <w:rFonts w:ascii="Times New Roman" w:hAnsi="Times New Roman"/>
                <w:sz w:val="20"/>
                <w:lang w:val="fr-FR"/>
              </w:rPr>
              <w:t>baseline</w:t>
            </w:r>
            <w:proofErr w:type="spellEnd"/>
            <w:r w:rsidRPr="00AE2B08">
              <w:rPr>
                <w:rFonts w:ascii="Times New Roman" w:hAnsi="Times New Roman"/>
                <w:sz w:val="20"/>
                <w:lang w:val="fr-FR"/>
              </w:rPr>
              <w:t xml:space="preserve"> questionnaire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fr-FR"/>
              </w:rPr>
              <w:t xml:space="preserve">[…] </w:t>
            </w: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and were then randomly assigned to receive one of four vignettes. […] Group members were recruited by a fieldwork agency to reflect the </w:t>
            </w:r>
            <w:r w:rsidRPr="00AE2B08">
              <w:rPr>
                <w:rFonts w:ascii="Times New Roman" w:hAnsi="Times New Roman"/>
                <w:sz w:val="20"/>
                <w:lang w:val="en-US"/>
              </w:rPr>
              <w:lastRenderedPageBreak/>
              <w:t xml:space="preserve">demographic profile of the populations in the various group </w:t>
            </w:r>
            <w:r w:rsidRPr="00941F28">
              <w:rPr>
                <w:rFonts w:ascii="Times New Roman" w:hAnsi="Times New Roman"/>
                <w:sz w:val="20"/>
                <w:lang w:val="en-US"/>
              </w:rPr>
              <w:t xml:space="preserve">locations.” </w:t>
            </w:r>
            <w:r w:rsidRPr="00941F28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Pr="00941F28">
              <w:rPr>
                <w:rFonts w:ascii="Times New Roman" w:hAnsi="Times New Roman"/>
                <w:sz w:val="20"/>
                <w:lang w:val="en-US"/>
              </w:rPr>
              <w:instrText>ADDIN CITAVI.PLACEHOLDER 4a00fa06-e265-4fe3-a82f-2ee17c897ebf PFBsYWNlaG9sZGVyPg0KICA8QWRkSW5WZXJzaW9uPjQuMi4wLjExPC9BZGRJblZlcnNpb24+DQogIDxJZD40YTAwZmEwNi1lMjY1LTRmZTMtYTgyZi0yZWUxN2M4OTdlYmY8L0lkPg0KICA8RW50cmllcz4NCiAgICA8RW50cnk+DQogICAgICA8SWQ+NjVlMzk5NTMtMzg3Yi00NDlhLWFlY2YtMDk2YTQ5NDBiM2E0PC9JZD4NCiAgICAgIDxSZWZlcmVuY2VJZD42NDc5MWViZi03NjZkLTQwNjYtOGY4Yy1lNjQ4MTQ2ZjdlMDA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jhdPC9UZXh0Pg0KICAgIDwvVGV4dFVuaXQ+DQogIDwvVGV4dFVuaXRzPg0KPC9QbGFjZWhvbGRlcj4=</w:instrText>
            </w:r>
            <w:r w:rsidRPr="00941F28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1" w:name="_CTVP0014a00fa06e2654fe3a82f2ee17c897ebf"/>
            <w:r w:rsidRPr="00941F28">
              <w:rPr>
                <w:rFonts w:ascii="Times New Roman" w:hAnsi="Times New Roman"/>
                <w:sz w:val="20"/>
                <w:lang w:val="en-US"/>
              </w:rPr>
              <w:t>[</w:t>
            </w:r>
            <w:r w:rsidR="00E17334" w:rsidRPr="00941F28">
              <w:rPr>
                <w:rFonts w:ascii="Times New Roman" w:hAnsi="Times New Roman"/>
                <w:sz w:val="20"/>
                <w:lang w:val="en-US"/>
              </w:rPr>
              <w:t>30</w:t>
            </w:r>
            <w:r w:rsidRPr="00941F28">
              <w:rPr>
                <w:rFonts w:ascii="Times New Roman" w:hAnsi="Times New Roman"/>
                <w:sz w:val="20"/>
                <w:lang w:val="en-US"/>
              </w:rPr>
              <w:t>]</w:t>
            </w:r>
            <w:bookmarkEnd w:id="1"/>
            <w:r w:rsidRPr="00941F28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“Three online focus groups from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a random US sample were conducted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through KN. […] KN is a company that conducts Internet-based surveys and online focus groups using a large, pre-established panel with a nationally representative probability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sample.”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3cead812-e365-4f2c-9e90-e42365cc8f34 PFBsYWNlaG9sZGVyPg0KICA8QWRkSW5WZXJzaW9uPjQuMi4wLjExPC9BZGRJblZlcnNpb24+DQogIDxJZD4zY2VhZDgxMi1lMzY1LTRmMmMtOWU5MC1lNDIzNjVjYzhmMzQ8L0lkPg0KICA8RW50cmllcz4NCiAgICA8RW50cnk+DQogICAgICA8SWQ+ZTU5MThiZDctYjEwMS00MmM1LWI4OTgtODdjOTA1MzU0Y2U1PC9JZD4NCiAgICAgIDxSZWZlcmVuY2VJZD43MDJiY2Q0OC1kOTQ5LTRiMzAtOWNiYy0wYTc0YjZhNTE5NTg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0Nl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2" w:name="_CTVP0013cead812e3654f2c9e90e42365cc8f34"/>
            <w:r>
              <w:rPr>
                <w:rFonts w:ascii="Times New Roman" w:hAnsi="Times New Roman"/>
                <w:sz w:val="20"/>
                <w:lang w:val="en-US"/>
              </w:rPr>
              <w:t>[46]</w:t>
            </w:r>
            <w:bookmarkEnd w:id="2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“Five hundred thirty-one community addresses were purchased from a bulk mailing list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company, and 400 addresses were randomly selected with the goal of screening 350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households.”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7d47af12-1ecf-44a4-b4a4-8b186f21ccaa PFBsYWNlaG9sZGVyPg0KICA8QWRkSW5WZXJzaW9uPjQuMi4wLjExPC9BZGRJblZlcnNpb24+DQogIDxJZD43ZDQ3YWYxMi0xZWNmLTQ0YTQtYjRhNC04YjE4NmYyMWNjYWE8L0lkPg0KICA8RW50cmllcz4NCiAgICA8RW50cnk+DQogICAgICA8SWQ+Y2Q3MzViMzQtNmZlZC00NjM0LTk0ZWMtNzNiOWQ0MGQzZDlkPC9JZD4NCiAgICAgIDxSZWZlcmVuY2VJZD4yNmNlMzRjNC03ZTQ1LTQ1YjktYmE2YS00NjRkOGVlODIyZTU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0N1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3" w:name="_CTVP0017d47af121ecf44a4b4a48b186f21ccaa"/>
            <w:r>
              <w:rPr>
                <w:rFonts w:ascii="Times New Roman" w:hAnsi="Times New Roman"/>
                <w:sz w:val="20"/>
                <w:lang w:val="en-US"/>
              </w:rPr>
              <w:t>[47]</w:t>
            </w:r>
            <w:bookmarkEnd w:id="3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  <w:vMerge w:val="restart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lastRenderedPageBreak/>
              <w:t>“[…] This yielded a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nationally representative sample of approximately</w:t>
            </w:r>
          </w:p>
          <w:p w:rsidR="00EC6DEF" w:rsidRPr="00B90099" w:rsidRDefault="00EC6DEF" w:rsidP="000E0FA7">
            <w:pPr>
              <w:spacing w:line="360" w:lineRule="auto"/>
              <w:rPr>
                <w:rFonts w:ascii="Times New Roman" w:hAnsi="Times New Roman"/>
                <w:sz w:val="20"/>
              </w:rPr>
            </w:pPr>
            <w:r w:rsidRPr="00B90099">
              <w:rPr>
                <w:rFonts w:ascii="Times New Roman" w:hAnsi="Times New Roman"/>
                <w:sz w:val="20"/>
                <w:lang w:val="en-US"/>
              </w:rPr>
              <w:t>2500 adults aged 18 and above.”</w:t>
            </w:r>
            <w:r>
              <w:rPr>
                <w:rFonts w:ascii="Times New Roman" w:hAnsi="Times New Roman"/>
                <w:sz w:val="20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25dd4981-05c0-4914-adfa-b063738b232b PFBsYWNlaG9sZGVyPg0KICA8QWRkSW5WZXJzaW9uPjQuMi4wLjExPC9BZGRJblZlcnNpb24+DQogIDxJZD4yNWRkNDk4MS0wNWMwLTQ5MTQtYWRmYS1iMDYzNzM4YjIzMmI8L0lkPg0KICA8RW50cmllcz4NCiAgICA8RW50cnk+DQogICAgICA8SWQ+OGJkYzZkMzYtNGMzYy00OTE3LTgxNDUtODIzZjQyN2Y0ZDVhPC9JZD4NCiAgICAgIDxSZWZlcmVuY2VJZD42NDc5MWViZi03NjZkLTQwNjYtOGY4Yy1lNjQ4MTQ2ZjdlMDA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</w:instrText>
            </w:r>
            <w:r w:rsidRPr="00C13269">
              <w:rPr>
                <w:rFonts w:ascii="Times New Roman" w:hAnsi="Times New Roman"/>
                <w:sz w:val="20"/>
              </w:rPr>
              <w:instrText>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jh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4" w:name="_CTVP00125dd498105c04914adfab063738b232b"/>
            <w:r w:rsidRPr="00C13269">
              <w:rPr>
                <w:rFonts w:ascii="Times New Roman" w:hAnsi="Times New Roman"/>
                <w:sz w:val="20"/>
              </w:rPr>
              <w:t>[</w:t>
            </w:r>
            <w:r w:rsidR="00941F28">
              <w:rPr>
                <w:rFonts w:ascii="Times New Roman" w:hAnsi="Times New Roman"/>
                <w:sz w:val="20"/>
              </w:rPr>
              <w:t>30</w:t>
            </w:r>
            <w:r w:rsidRPr="00C13269">
              <w:rPr>
                <w:rFonts w:ascii="Times New Roman" w:hAnsi="Times New Roman"/>
                <w:sz w:val="20"/>
              </w:rPr>
              <w:t>]</w:t>
            </w:r>
            <w:bookmarkEnd w:id="4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  <w:r w:rsidRPr="00B90099">
              <w:rPr>
                <w:rFonts w:ascii="Times New Roman" w:hAnsi="Times New Roman"/>
                <w:sz w:val="20"/>
              </w:rPr>
              <w:t xml:space="preserve"> </w:t>
            </w:r>
          </w:p>
          <w:p w:rsidR="00EC6DEF" w:rsidRPr="00B90099" w:rsidRDefault="00EC6DEF" w:rsidP="000E0FA7">
            <w:pPr>
              <w:spacing w:line="360" w:lineRule="auto"/>
              <w:rPr>
                <w:rFonts w:ascii="Times New Roman" w:hAnsi="Times New Roman"/>
                <w:sz w:val="20"/>
              </w:rPr>
            </w:pPr>
          </w:p>
          <w:p w:rsidR="00EC6DEF" w:rsidRPr="00B90099" w:rsidRDefault="00EC6DEF" w:rsidP="000E0FA7">
            <w:pPr>
              <w:spacing w:line="360" w:lineRule="auto"/>
              <w:rPr>
                <w:rFonts w:ascii="Times New Roman" w:hAnsi="Times New Roman"/>
                <w:sz w:val="20"/>
              </w:rPr>
            </w:pPr>
            <w:r w:rsidRPr="00B90099">
              <w:rPr>
                <w:rFonts w:ascii="Times New Roman" w:hAnsi="Times New Roman"/>
                <w:sz w:val="20"/>
              </w:rPr>
              <w:t xml:space="preserve">„Diese Stichprobe wurde nach </w:t>
            </w:r>
            <w:r w:rsidRPr="00B90099">
              <w:rPr>
                <w:rFonts w:ascii="Times New Roman" w:hAnsi="Times New Roman"/>
                <w:sz w:val="20"/>
              </w:rPr>
              <w:lastRenderedPageBreak/>
              <w:t>dem Random-Route-</w:t>
            </w:r>
          </w:p>
          <w:p w:rsidR="00EC6DEF" w:rsidRPr="00B90099" w:rsidRDefault="00EC6DEF" w:rsidP="000E0FA7">
            <w:pPr>
              <w:spacing w:line="360" w:lineRule="auto"/>
              <w:rPr>
                <w:rFonts w:ascii="Times New Roman" w:hAnsi="Times New Roman"/>
                <w:sz w:val="20"/>
              </w:rPr>
            </w:pPr>
            <w:r w:rsidRPr="00B90099">
              <w:rPr>
                <w:rFonts w:ascii="Times New Roman" w:hAnsi="Times New Roman"/>
                <w:sz w:val="20"/>
              </w:rPr>
              <w:t>Verfahren ausgewählt, sie war gemäß ADM-(Arbeitskreis</w:t>
            </w:r>
          </w:p>
          <w:p w:rsidR="00EC6DEF" w:rsidRPr="00B90099" w:rsidRDefault="00EC6DEF" w:rsidP="000E0FA7">
            <w:pPr>
              <w:spacing w:line="360" w:lineRule="auto"/>
              <w:rPr>
                <w:rFonts w:ascii="Times New Roman" w:hAnsi="Times New Roman"/>
                <w:sz w:val="20"/>
              </w:rPr>
            </w:pPr>
            <w:r w:rsidRPr="00B90099">
              <w:rPr>
                <w:rFonts w:ascii="Times New Roman" w:hAnsi="Times New Roman"/>
                <w:sz w:val="20"/>
              </w:rPr>
              <w:t>Deutsche Marktforschungsinstitute)-Stichproben repräsentativ</w:t>
            </w:r>
          </w:p>
          <w:p w:rsidR="00EC6DEF" w:rsidRPr="00B90099" w:rsidRDefault="00EC6DEF" w:rsidP="000E0FA7">
            <w:pPr>
              <w:spacing w:line="360" w:lineRule="auto"/>
              <w:rPr>
                <w:rFonts w:ascii="Times New Roman" w:hAnsi="Times New Roman"/>
                <w:sz w:val="20"/>
              </w:rPr>
            </w:pPr>
            <w:r w:rsidRPr="00B90099">
              <w:rPr>
                <w:rFonts w:ascii="Times New Roman" w:hAnsi="Times New Roman"/>
                <w:sz w:val="20"/>
              </w:rPr>
              <w:t>nach Alter, Geschlecht, Bildungsgrad und Stadt/</w:t>
            </w:r>
          </w:p>
          <w:p w:rsidR="00EC6DEF" w:rsidRPr="00B90099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B90099">
              <w:rPr>
                <w:rFonts w:ascii="Times New Roman" w:hAnsi="Times New Roman"/>
                <w:sz w:val="20"/>
              </w:rPr>
              <w:t xml:space="preserve">Land-Wohnort.”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>ADDIN CITAVI.PLACEHOLDER d3b463b6-d80d-4c54-be24-a36075761534 PFBsYWNlaG9sZGVyPg0KICA8QWRkSW5WZXJzaW9uPjQuMi4wLjExPC9BZGRJblZlcnNpb24+DQogIDxJZD5kM2I0NjNiNi1kODBkLTRjNTQtYmUyNC1hMzYwNzU3NjE1MzQ8L0lkPg0KICA8RW50cmllcz4NCiAgICA8RW50cnk+DQogICAgICA8SWQ+MmRkZWM3NTgtNGE0OC00MDdhLWJkNzktYTRlOThjMzg1OWRhPC9JZD4NCiAgICAgIDxSZWZlcmVuY2VJZD5kNTdiYzExMS04MDdkLTQ3ZjctOTRiMC1jNmQ2N2MyMTJkMzc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</w:instrText>
            </w:r>
            <w:r w:rsidRPr="00C13269">
              <w:rPr>
                <w:rFonts w:ascii="Times New Roman" w:hAnsi="Times New Roman"/>
                <w:sz w:val="20"/>
                <w:lang w:val="en-US"/>
              </w:rPr>
              <w:instrText>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Q4XTwvVGV4dD4NCiAgICA8L1RleHRVbml0Pg0KICA8L1RleHRVbml0cz4NCjwvUGxhY2Vob2xkZXI+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5" w:name="_CTVP001d3b463b6d80d4c54be24a36075761534"/>
            <w:r>
              <w:rPr>
                <w:rFonts w:ascii="Times New Roman" w:hAnsi="Times New Roman"/>
                <w:sz w:val="20"/>
                <w:lang w:val="en-US"/>
              </w:rPr>
              <w:t>[48]</w:t>
            </w:r>
            <w:bookmarkEnd w:id="5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B90099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  <w:p w:rsidR="00EC6DEF" w:rsidRPr="00B90099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B90099">
              <w:rPr>
                <w:rFonts w:ascii="Times New Roman" w:hAnsi="Times New Roman"/>
                <w:sz w:val="20"/>
                <w:lang w:val="en-US"/>
              </w:rPr>
              <w:t>“Nevertheless, our study is important because it evaluated the attitudes</w:t>
            </w:r>
          </w:p>
          <w:p w:rsidR="00EC6DEF" w:rsidRPr="00B90099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B90099">
              <w:rPr>
                <w:rFonts w:ascii="Times New Roman" w:hAnsi="Times New Roman"/>
                <w:sz w:val="20"/>
                <w:lang w:val="en-US"/>
              </w:rPr>
              <w:t xml:space="preserve">of a nationally representative sample of Jordanians who were interviewed in their homes.”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965ce702-69e2-4ea3-be80-a164a4223327 PFBsYWNlaG9sZGVyPg0KICA8QWRkSW5WZXJzaW9uPjQuMi4wLjExPC9BZGRJblZlcnNpb24+DQogIDxJZD45NjVjZTcwMi02OWUyLTRlYTMtYmU4MC1hMTY0YTQyMjMzMjc8L0lkPg0KICA8RW50cmllcz4NCiAgICA8RW50cnk+DQogICAgICA8SWQ+M2IwODJiOWItNGYxOC00MTA2LTg1ODUtYTU2NWFkNzc3M2M4PC9JZD4NCiAgICAgIDxSZWZlcmVuY2VJZD4xMzM4MmI2OC0xY2Y3LTRkMzItYjAxNC1kYzdjM2M4NzFiMDM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zMl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6" w:name="_CTVP001965ce70269e24ea3be80a164a4223327"/>
            <w:r>
              <w:rPr>
                <w:rFonts w:ascii="Times New Roman" w:hAnsi="Times New Roman"/>
                <w:sz w:val="20"/>
                <w:lang w:val="en-US"/>
              </w:rPr>
              <w:t>[3</w:t>
            </w:r>
            <w:r w:rsidR="00941F28">
              <w:rPr>
                <w:rFonts w:ascii="Times New Roman" w:hAnsi="Times New Roman"/>
                <w:sz w:val="20"/>
                <w:lang w:val="en-US"/>
              </w:rPr>
              <w:t>3</w:t>
            </w:r>
            <w:r>
              <w:rPr>
                <w:rFonts w:ascii="Times New Roman" w:hAnsi="Times New Roman"/>
                <w:sz w:val="20"/>
                <w:lang w:val="en-US"/>
              </w:rPr>
              <w:t>]</w:t>
            </w:r>
            <w:bookmarkEnd w:id="6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B90099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  <w:vMerge w:val="restart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lastRenderedPageBreak/>
              <w:t xml:space="preserve">“Second, the representativeness of our samples suggests that we use caution in generalizing our findings.”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instrText>ADDIN CITAVI.PLACEHOLDER ed0a62e8-f3c8-444e-a34a-1f78dd1f2bbf PFBsYWNlaG9sZGVyPg0KICA8QWRkSW5WZXJzaW9uPjQuMi4wLjExPC9BZGRJblZlcnNpb24+DQogIDxJZD5lZDBhNjJlOC1mM2M4LTQ0NGUtYTM0YS0xZjc4ZGQxZjJiYmY8L0lkPg0KICA8RW50cmllcz4NCiAgICA8RW50cnk+DQogICAgICA8SWQ+MmQxMTg4OTUtMzZjMS00MWI0LWEwYTMtNDAxYzg0MjNhNzRlPC9JZD4NCiAgICAgIDxSZWZlcmVuY2VJZD4xNmMzYWQwNy01NjY4LTQ2MDgtYTAwMC0wMjQ3OTk5YjMyNzQ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Q5XTwvVGV4dD4NCiAgICA8L1RleHRVbml0Pg0KICA8L1RleHRVbml0cz4NCjwvUGxhY2Vob2xkZXI+</w:instrTex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bookmarkStart w:id="7" w:name="_CTVP001ed0a62e8f3c8444ea34a1f78dd1f2bbf"/>
            <w:r>
              <w:rPr>
                <w:rFonts w:ascii="Times New Roman" w:hAnsi="Times New Roman"/>
                <w:sz w:val="20"/>
                <w:szCs w:val="20"/>
                <w:lang w:val="en-US"/>
              </w:rPr>
              <w:t>[49]</w:t>
            </w:r>
            <w:bookmarkEnd w:id="7"/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“While every effort was made to assemble a jury whose views </w:t>
            </w: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lastRenderedPageBreak/>
              <w:t xml:space="preserve">represented those of the broader public, it was not possible to confirm the reliability or generalizability of the jury s findings within the project s parameters.”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instrText>ADDIN CITAVI.PLACEHOLDER 2e81eae6-cd3d-45e5-8e91-8d187ae9932d 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l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bookmarkStart w:id="8" w:name="_CTVP0012e81eae6cd3d45e58e918d187ae9932d"/>
            <w:r>
              <w:rPr>
                <w:rFonts w:ascii="Times New Roman" w:hAnsi="Times New Roman"/>
                <w:sz w:val="20"/>
                <w:szCs w:val="20"/>
                <w:lang w:val="en-US"/>
              </w:rPr>
              <w:t>[2]</w:t>
            </w:r>
            <w:bookmarkEnd w:id="8"/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885" w:type="dxa"/>
          </w:tcPr>
          <w:p w:rsidR="00EC6DEF" w:rsidRPr="00B90099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lastRenderedPageBreak/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8c6b938c-f3f6-49b9-89df-df76dc5afbc1 PFBsYWNlaG9sZGVyPg0KICA8QWRkSW5WZXJzaW9uPjQuMi4wLjExPC9BZGRJblZlcnNpb24+DQogIDxJZD44YzZiOTM4Yy1mM2Y2LTQ5YjktODlkZi1kZjc2ZGM1YWZiYzE8L0lkPg0KICA8RW50cmllcz4NCiAgICA8RW50cnk+DQogICAgICA8SWQ+YzQ0NGQ1Y2EtZDU0Ny00YWNhLWE1NjYtYjQ0YWJkMTQ2ZjllPC9JZD4NCiAgICAgIDxSZWZlcmVuY2VJZD4xNmMzYWQwNy01NjY4LTQ2MDgtYTAwMC0wMjQ3OTk5YjMyNzQ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Q5XTwvVGV4dD4NCiAgICA8L1RleHRVbml0Pg0KICA8L1RleHRVbml0cz4NCjwvUGxhY2Vob2xkZXI+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9" w:name="_CTVP0018c6b938cf3f649b989dfdf76dc5afbc1"/>
            <w:r>
              <w:rPr>
                <w:rFonts w:ascii="Times New Roman" w:hAnsi="Times New Roman"/>
                <w:sz w:val="20"/>
                <w:lang w:val="en-US"/>
              </w:rPr>
              <w:t>[49]</w:t>
            </w:r>
            <w:bookmarkEnd w:id="9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B90099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81d08503-7a68-478d-8d98-48d08d3e79a2 PFBsYWNlaG9sZGVyPg0KICA8QWRkSW5WZXJzaW9uPjQuMi4wLjExPC9BZGRJblZlcnNpb24+DQogIDxJZD44MWQwODUwMy03YTY4LTQ3OGQtOGQ5OC00OGQwOGQzZTc5YTI8L0lkPg0KICA8RW50cmllcz4NCiAgICA8RW50cnk+DQogICAgICA8SWQ+Nzg4YzBjOWEtNGFiZC00MTRiLThjZmEtM2I0YWQ4MzE0MmY1PC9JZD4NCiAgICAgIDxSZWZlcmVuY2VJZD42NDc5MWViZi03NjZkLTQwNjYtOGY4Yy1lNjQ4MTQ2ZjdlMDA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jh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10" w:name="_CTVP00181d085037a68478d8d9848d08d3e79a2"/>
            <w:r>
              <w:rPr>
                <w:rFonts w:ascii="Times New Roman" w:hAnsi="Times New Roman"/>
                <w:sz w:val="20"/>
                <w:lang w:val="en-US"/>
              </w:rPr>
              <w:t>[</w:t>
            </w:r>
            <w:r w:rsidR="00941F28">
              <w:rPr>
                <w:rFonts w:ascii="Times New Roman" w:hAnsi="Times New Roman"/>
                <w:sz w:val="20"/>
                <w:lang w:val="en-US"/>
              </w:rPr>
              <w:t>30</w:t>
            </w:r>
            <w:r>
              <w:rPr>
                <w:rFonts w:ascii="Times New Roman" w:hAnsi="Times New Roman"/>
                <w:sz w:val="20"/>
                <w:lang w:val="en-US"/>
              </w:rPr>
              <w:t>]</w:t>
            </w:r>
            <w:bookmarkEnd w:id="10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15c6c6f6-e128-4d4c-9477-5124cc6c095f PFBsYWNlaG9sZGVyPg0KICA8QWRkSW5WZXJzaW9uPjQuMi4wLjExPC9BZGRJblZlcnNpb24+DQogIDxJZD4xNWM2YzZmNi1lMTI4LTRkNGMtOTQ3Ny01MTI0Y2M2YzA5NWY8L0lkPg0KICA8RW50cmllcz4NCiAgICA8RW50cnk+DQogICAgICA8SWQ+MjEzYTZjNjQtMzhlYS00N2NjLTgxNWItYTZjODllNTFlYjljPC9JZD4NCiAgICAgIDxSZWZlcmVuY2VJZD4xMzM4MmI2OC0xY2Y3LTRkMzItYjAxNC1kYzdjM2M4NzFiMDM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zMl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11" w:name="_CTVP00115c6c6f6e1284d4c94775124cc6c095f"/>
            <w:r>
              <w:rPr>
                <w:rFonts w:ascii="Times New Roman" w:hAnsi="Times New Roman"/>
                <w:sz w:val="20"/>
                <w:lang w:val="en-US"/>
              </w:rPr>
              <w:t>[3</w:t>
            </w:r>
            <w:r w:rsidR="00941F28">
              <w:rPr>
                <w:rFonts w:ascii="Times New Roman" w:hAnsi="Times New Roman"/>
                <w:sz w:val="20"/>
                <w:lang w:val="en-US"/>
              </w:rPr>
              <w:t>3</w:t>
            </w:r>
            <w:r>
              <w:rPr>
                <w:rFonts w:ascii="Times New Roman" w:hAnsi="Times New Roman"/>
                <w:sz w:val="20"/>
                <w:lang w:val="en-US"/>
              </w:rPr>
              <w:t>]</w:t>
            </w:r>
            <w:bookmarkEnd w:id="11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b93a001a-b1ef-4645-9ade-bde501a7b2d6 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l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12" w:name="_CTVP001b93a001ab1ef46459adebde501a7b2d6"/>
            <w:r>
              <w:rPr>
                <w:rFonts w:ascii="Times New Roman" w:hAnsi="Times New Roman"/>
                <w:sz w:val="20"/>
                <w:lang w:val="en-US"/>
              </w:rPr>
              <w:t>[2]</w:t>
            </w:r>
            <w:bookmarkEnd w:id="12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f4b30086-4c5c-411c-a9fb-2d7b34963da4 PFBsYWNlaG9sZGVyPg0KICA8QWRkSW5WZXJzaW9uPjQuMi4wLjExPC9BZGRJblZlcnNpb24+DQogIDxJZD5mNGIzMDA4Ni00YzVjLTQxMWMtYTlmYi0yZDdiMzQ5NjNkYTQ8L0lkPg0KICA8RW50cmllcz4NCiAgICA8RW50cnk+DQogICAgICA8SWQ+NGZlZTk3MWMtOTNmZC00MGFhLThjYTMtZjIxMWFiMWU1YjU2PC9JZD4NCiAgICAgIDxSZWZlcmVuY2VJZD5jYTk2MWUwZS1hYjNkLTQ2YzUtYjE5NC00YzYzY2FlYTdkOGM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zOF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13" w:name="_CTVP001f4b300864c5c411ca9fb2d7b34963da4"/>
            <w:r>
              <w:rPr>
                <w:rFonts w:ascii="Times New Roman" w:hAnsi="Times New Roman"/>
                <w:sz w:val="20"/>
                <w:lang w:val="en-US"/>
              </w:rPr>
              <w:t>[38]</w:t>
            </w:r>
            <w:bookmarkEnd w:id="13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bf158272-9645-4148-8c01-0c90c5436e91 PFBsYWNlaG9sZGVyPg0KICA8QWRkSW5WZXJzaW9uPjQuMi4wLjExPC9BZGRJblZlcnNpb24+DQogIDxJZD5iZjE1ODI3Mi05NjQ1LTQxNDgtOGMwMS0wYzkwYzU0MzZlOTE8L0lkPg0KICA8RW50cmllcz4NCiAgICA8RW50cnk+DQogICAgICA8SWQ+ZThiODRkM2UtMGMxZi00MDViLTk1MzUtY2Y0YjBhZDE3ZWZlPC9JZD4NCiAgICAgIDxSZWZlcmVuY2VJZD40MDAwOTY5Yi0xM2RlLTQ2OWMtODA5Yy02YjllNTc5MjE1OTg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MF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14" w:name="_CTVP001bf158272964541488c010c90c5436e91"/>
            <w:r>
              <w:rPr>
                <w:rFonts w:ascii="Times New Roman" w:hAnsi="Times New Roman"/>
                <w:sz w:val="20"/>
                <w:lang w:val="en-US"/>
              </w:rPr>
              <w:t>[50]</w:t>
            </w:r>
            <w:bookmarkEnd w:id="14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941F28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d3d16623-a805-4a8a-bbf3-dc19782fe76d PFBsYWNlaG9sZGVyPg0KICA8QWRkSW5WZXJzaW9uPjQuMi4wLjExPC9BZGRJblZlcnNpb24+DQogIDxJZD5kM2QxNjYyMy1hODA1LTRhOGEtYmJmMy1kYzE5NzgyZmU3NmQ8L0lkPg0KICA8RW50cmllcz4NCiAgICA8RW50cnk+DQogICAgICA8SWQ+MWFkZjg4NDctZWM5Yy00Nzc0LWE4YWQtNGU4NjQ5ODJhODJlPC9JZD4NCiAgICAgIDxSZWZlcmVuY2VJZD4wZjAxOGNhMi1iMDA3LTQ2NzgtOTlhNi0zZGFjOWM5M2Y0NjI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zd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15" w:name="_CTVP001d3d16623a8054a8abbf3dc19782fe76d"/>
            <w:r>
              <w:rPr>
                <w:rFonts w:ascii="Times New Roman" w:hAnsi="Times New Roman"/>
                <w:sz w:val="20"/>
                <w:lang w:val="en-US"/>
              </w:rPr>
              <w:t>[</w:t>
            </w:r>
            <w:r w:rsidR="00941F28">
              <w:rPr>
                <w:rFonts w:ascii="Times New Roman" w:hAnsi="Times New Roman"/>
                <w:sz w:val="20"/>
                <w:lang w:val="en-US"/>
              </w:rPr>
              <w:t>4</w:t>
            </w:r>
            <w:r>
              <w:rPr>
                <w:rFonts w:ascii="Times New Roman" w:hAnsi="Times New Roman"/>
                <w:sz w:val="20"/>
                <w:lang w:val="en-US"/>
              </w:rPr>
              <w:t>]</w:t>
            </w:r>
            <w:bookmarkEnd w:id="15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EC6DEF" w:rsidRPr="00C71E67" w:rsidTr="001B254F">
        <w:trPr>
          <w:trHeight w:val="5540"/>
        </w:trPr>
        <w:tc>
          <w:tcPr>
            <w:tcW w:w="2885" w:type="dxa"/>
            <w:vMerge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b/>
                <w:sz w:val="20"/>
                <w:lang w:val="en-US"/>
              </w:rPr>
            </w:pPr>
          </w:p>
        </w:tc>
        <w:tc>
          <w:tcPr>
            <w:tcW w:w="2885" w:type="dxa"/>
            <w:vMerge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  <w:vMerge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  <w:vMerge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EC6DEF" w:rsidRPr="00C71E67" w:rsidTr="001B254F">
        <w:trPr>
          <w:trHeight w:val="447"/>
        </w:trPr>
        <w:tc>
          <w:tcPr>
            <w:tcW w:w="2885" w:type="dxa"/>
            <w:vMerge w:val="restart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b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b/>
                <w:sz w:val="20"/>
                <w:lang w:val="en-US"/>
              </w:rPr>
              <w:lastRenderedPageBreak/>
              <w:t>Qualitative representation</w:t>
            </w:r>
          </w:p>
        </w:tc>
        <w:tc>
          <w:tcPr>
            <w:tcW w:w="2885" w:type="dxa"/>
            <w:vMerge w:val="restart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“Our planned recruitment strategy ensured the inclusion of a wide range of socioeconomic statuses. […] We used a random process for the selection of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patients in each department to ensure age, gender and socioeconomic diversity.”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56dba85f-907d-46fb-9af9-56c7dcc8a49f PFBsYWNlaG9sZGVyPg0KICA8QWRkSW5WZXJzaW9uPjQuMi4wLjExPC9BZGRJblZlcnNpb24+DQogIDxJZD41NmRiYTg1Zi05MDdkLTQ2ZmItOWFmOS01NmM3ZGNjOGE0OWY8L0lkPg0KICA8RW50cmllcz4NCiAgICA8RW50cnk+DQogICAgICA8SWQ+MWZjNzU5OGQtYTcyNS00N2RhLWJhZWQtZDZhYzhhM2NlN2JiPC9JZD4NCiAgICAgIDxSZWZlcmVuY2VJZD5kZWQxZDIxYS0yMDY3LTRkYmEtOGE3Yi1kYTRlYjhkM2UyYTE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zNl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16" w:name="_CTVP00156dba85f907d46fb9af956c7dcc8a49f"/>
            <w:r>
              <w:rPr>
                <w:rFonts w:ascii="Times New Roman" w:hAnsi="Times New Roman"/>
                <w:sz w:val="20"/>
                <w:lang w:val="en-US"/>
              </w:rPr>
              <w:t>[3</w:t>
            </w:r>
            <w:r w:rsidR="00941F28">
              <w:rPr>
                <w:rFonts w:ascii="Times New Roman" w:hAnsi="Times New Roman"/>
                <w:sz w:val="20"/>
                <w:lang w:val="en-US"/>
              </w:rPr>
              <w:t>7</w:t>
            </w:r>
            <w:r>
              <w:rPr>
                <w:rFonts w:ascii="Times New Roman" w:hAnsi="Times New Roman"/>
                <w:sz w:val="20"/>
                <w:lang w:val="en-US"/>
              </w:rPr>
              <w:t>]</w:t>
            </w:r>
            <w:bookmarkEnd w:id="16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“To ensure heterogeneity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of participants recruited from the general population, we requested the community </w:t>
            </w:r>
            <w:proofErr w:type="spellStart"/>
            <w:r w:rsidRPr="00AE2B08">
              <w:rPr>
                <w:rFonts w:ascii="Times New Roman" w:hAnsi="Times New Roman"/>
                <w:sz w:val="20"/>
                <w:lang w:val="en-US"/>
              </w:rPr>
              <w:t>centres</w:t>
            </w:r>
            <w:proofErr w:type="spellEnd"/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 to recruit </w:t>
            </w:r>
            <w:r w:rsidRPr="00AE2B08">
              <w:rPr>
                <w:rFonts w:ascii="Times New Roman" w:hAnsi="Times New Roman"/>
                <w:sz w:val="20"/>
                <w:lang w:val="en-US"/>
              </w:rPr>
              <w:lastRenderedPageBreak/>
              <w:t xml:space="preserve">participants from a wide range of age groups and occupations.”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35b66891-66ed-47ff-8c47-07b6199f36e6 PFBsYWNlaG9sZGVyPg0KICA8QWRkSW5WZXJzaW9uPjQuMi4wLjExPC9BZGRJblZlcnNpb24+DQogIDxJZD4zNWI2Njg5MS02NmVkLTQ3ZmYtOGM0Ny0wN2I2MTk5ZjM2ZTY8L0lkPg0KICA8RW50cmllcz4NCiAgICA8RW50cnk+DQogICAgICA8SWQ+YzFjM2ZiMGQtMTcxZi00MTliLWEwMjktYTA2MTM0YTA1Y2JiPC9JZD4NCiAgICAgIDxSZWZlcmVuY2VJZD43YjYxNjA1MS01ZGM0LTQzMmMtOTZiZi1hZTc5NjJjZDE1Yzg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M5XTwvVGV4dD4NCiAgICA8L1RleHRVbml0Pg0KICA8L1RleHRVbml0cz4NCjwvUGxhY2Vob2xkZXI+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17" w:name="_CTVP00135b6689166ed47ff8c4707b6199f36e6"/>
            <w:r>
              <w:rPr>
                <w:rFonts w:ascii="Times New Roman" w:hAnsi="Times New Roman"/>
                <w:sz w:val="20"/>
                <w:lang w:val="en-US"/>
              </w:rPr>
              <w:t>[39]</w:t>
            </w:r>
            <w:bookmarkEnd w:id="17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“A priori purposive sampling was based on exploring diversity, using criteria of role, gender and rural/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urban geographic residence, and all groups included participants of different ages, religion and educational status. ”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e33bb26b-181a-4830-8de3-d7e8cedfce43 PFBsYWNlaG9sZGVyPg0KICA8QWRkSW5WZXJzaW9uPjQuMi4wLjExPC9BZGRJblZlcnNpb24+DQogIDxJZD5lMzNiYjI2Yi0xODFhLTQ4MzAtOGRlMy1kN2U4Y2VkZmNlNDM8L0lkPg0KICA8RW50cmllcz4NCiAgICA8RW50cnk+DQogICAgICA8SWQ+NmNiOTJkN2ItMDM0Ny00NDI3LTgzZDctYWM3OTI5NmM0ZjlhPC9JZD4NCiAgICAgIDxSZWZlcmVuY2VJZD4xYTgxNzE1ZS0zZGVkLTQyZmMtOWRlMS00ZjI5N2YxYjk4NDM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MV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18" w:name="_CTVP001e33bb26b181a48308de3d7e8cedfce43"/>
            <w:r>
              <w:rPr>
                <w:rFonts w:ascii="Times New Roman" w:hAnsi="Times New Roman"/>
                <w:sz w:val="20"/>
                <w:lang w:val="en-US"/>
              </w:rPr>
              <w:t>[51]</w:t>
            </w:r>
            <w:bookmarkEnd w:id="18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  <w:tc>
          <w:tcPr>
            <w:tcW w:w="2885" w:type="dxa"/>
            <w:vMerge w:val="restart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lastRenderedPageBreak/>
              <w:t>“The strengths of our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study include the large sample size and the diverse representation of individuals from different socioeconomic strata in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a developing country.”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440a5c8f-ee4e-4649-ba0d-77c8c054d072 PFBsYWNlaG9sZGVyPg0KICA8QWRkSW5WZXJzaW9uPjQuMi4wLjExPC9BZGRJblZlcnNpb24+DQogIDxJZD40NDBhNWM4Zi1lZTRlLTQ2NDktYmEwZC03N2M4YzA1NGQwNzI8L0lkPg0KICA8RW50cmllcz4NCiAgICA8RW50cnk+DQogICAgICA8SWQ+ZDFlOTUzOWYtM2M5OS00YTM2LTlhOTctYTg5MTI4YWU2ODdkPC9JZD4NCiAgICAgIDxSZWZlcmVuY2VJZD5kZWQxZDIxYS0yMDY3LTRkYmEtOGE3Yi1kYTRlYjhkM2UyYTE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zNl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19" w:name="_CTVP001440a5c8fee4e4649ba0d77c8c054d072"/>
            <w:r>
              <w:rPr>
                <w:rFonts w:ascii="Times New Roman" w:hAnsi="Times New Roman"/>
                <w:sz w:val="20"/>
                <w:lang w:val="en-US"/>
              </w:rPr>
              <w:t>[3</w:t>
            </w:r>
            <w:r w:rsidR="00941F28">
              <w:rPr>
                <w:rFonts w:ascii="Times New Roman" w:hAnsi="Times New Roman"/>
                <w:sz w:val="20"/>
                <w:lang w:val="en-US"/>
              </w:rPr>
              <w:t>7</w:t>
            </w:r>
            <w:r>
              <w:rPr>
                <w:rFonts w:ascii="Times New Roman" w:hAnsi="Times New Roman"/>
                <w:sz w:val="20"/>
                <w:lang w:val="en-US"/>
              </w:rPr>
              <w:t>]</w:t>
            </w:r>
            <w:bookmarkEnd w:id="19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“CAC members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felt these groups represented some of the most important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dimensions of diversity within New Rochelle, an approach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lastRenderedPageBreak/>
              <w:t>that allows researchers to best identify common themes and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discordant perspectives.“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9318f702-fb11-461d-882d-e4093c7a822b PFBsYWNlaG9sZGVyPg0KICA8QWRkSW5WZXJzaW9uPjQuMi4wLjExPC9BZGRJblZlcnNpb24+DQogIDxJZD45MzE4ZjcwMi1mYjExLTQ2MWQtODgyZC1lNDA5M2M3YTgyMmI8L0lkPg0KICA8RW50cmllcz4NCiAgICA8RW50cnk+DQogICAgICA8SWQ+OGI2NDZhNGYtZTM4NC00MjE3LThiZWUtN2Y1NzlhYTQ2MjE1PC9JZD4NCiAgICAgIDxSZWZlcmVuY2VJZD44NGZmZTY3MC0yNDE5LTQzNDQtYWQwZi1kYWZhMjRjMmFkNDk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TJ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20" w:name="_CTVP0019318f702fb11461d882de4093c7a822b"/>
            <w:r>
              <w:rPr>
                <w:rFonts w:ascii="Times New Roman" w:hAnsi="Times New Roman"/>
                <w:sz w:val="20"/>
                <w:lang w:val="en-US"/>
              </w:rPr>
              <w:t>[52]</w:t>
            </w:r>
            <w:bookmarkEnd w:id="20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“The representative samples of views, interests and values under each theme are provided for an in-depth and complete picture of the </w:t>
            </w:r>
            <w:proofErr w:type="spellStart"/>
            <w:r w:rsidRPr="00AE2B08">
              <w:rPr>
                <w:rFonts w:ascii="Times New Roman" w:hAnsi="Times New Roman"/>
                <w:sz w:val="20"/>
                <w:lang w:val="en-US"/>
              </w:rPr>
              <w:t>ethnocul¬tural</w:t>
            </w:r>
            <w:proofErr w:type="spellEnd"/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 community leaders’ views and interests […]</w:t>
            </w:r>
            <w:r>
              <w:rPr>
                <w:rFonts w:ascii="Times New Roman" w:hAnsi="Times New Roman"/>
                <w:sz w:val="20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c6b03ea5-ab3e-4d6e-b44d-82977fab5fd6 PFBsYWNlaG9sZGVyPg0KICA8QWRkSW5WZXJzaW9uPjQuMi4wLjExPC9BZGRJblZlcnNpb24+DQogIDxJZD5jNmIwM2VhNS1hYjNlLTRkNmUtYjQ0ZC04Mjk3N2ZhYjVmZDY8L0lkPg0KICA8RW50cmllcz4NCiAgICA8RW50cnk+DQogICAgICA8SWQ+ZjJmMWRhNTQtMzIwZC00ZmU3LTk2NTMtOGY2NThkNDJmMjQ4PC9JZD4NCiAgICAgIDxSZWZlcmVuY2VJZD5kOGRlOTkzOS03ODM1LTRkMmQtODlmMS0xN2Y0OWU5YzA4ODQ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M1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21" w:name="_CTVP001c6b03ea5ab3e4d6eb44d82977fab5fd6"/>
            <w:r>
              <w:rPr>
                <w:rFonts w:ascii="Times New Roman" w:hAnsi="Times New Roman"/>
                <w:sz w:val="20"/>
                <w:lang w:val="en-US"/>
              </w:rPr>
              <w:t>[53]</w:t>
            </w:r>
            <w:bookmarkEnd w:id="21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  <w:tc>
          <w:tcPr>
            <w:tcW w:w="2885" w:type="dxa"/>
            <w:vMerge w:val="restart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lastRenderedPageBreak/>
              <w:t>“Our findings may be limited in generalizability, as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this qualitative study was not conducted on a statistically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representative sample of the population.”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ac815d2f-dd12-40a3-b8d8-0c73dae42978 PFBsYWNlaG9sZGVyPg0KICA8QWRkSW5WZXJzaW9uPjQuMi4wLjExPC9BZGRJblZlcnNpb24+DQogIDxJZD5hYzgxNWQyZi1kZDEyLTQwYTMtYjhkOC0wYzczZGFlNDI5Nzg8L0lkPg0KICA8RW50cmllcz4NCiAgICA8RW50cnk+DQogICAgICA8SWQ+NmMxZTA4YmYtZjY3Mi00ZGY5LTg5Y2EtZTRkNzY0MDk3MjI2PC9JZD4NCiAgICAgIDxSZWZlcmVuY2VJZD43YjYxNjA1MS01ZGM0LTQzMmMtOTZiZi1hZTc5NjJjZDE1Yzg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M5XTwvVGV4dD4NCiAgICA8L1RleHRVbml0Pg0KICA8L1RleHRVbml0cz4NCjwvUGxhY2Vob2xkZXI+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22" w:name="_CTVP001ac815d2fdd1240a3b8d80c73dae42978"/>
            <w:r>
              <w:rPr>
                <w:rFonts w:ascii="Times New Roman" w:hAnsi="Times New Roman"/>
                <w:sz w:val="20"/>
                <w:lang w:val="en-US"/>
              </w:rPr>
              <w:t>[39]</w:t>
            </w:r>
            <w:bookmarkEnd w:id="22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18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18"/>
                <w:lang w:val="en-US"/>
              </w:rPr>
              <w:t xml:space="preserve">“Project participants clearly were not a representative </w:t>
            </w:r>
            <w:proofErr w:type="spellStart"/>
            <w:r w:rsidRPr="00AE2B08">
              <w:rPr>
                <w:rFonts w:ascii="Times New Roman" w:hAnsi="Times New Roman"/>
                <w:sz w:val="20"/>
                <w:szCs w:val="18"/>
                <w:lang w:val="en-US"/>
              </w:rPr>
              <w:t>crosssection</w:t>
            </w:r>
            <w:proofErr w:type="spellEnd"/>
            <w:r w:rsidRPr="00AE2B08">
              <w:rPr>
                <w:rFonts w:ascii="Times New Roman" w:hAnsi="Times New Roman"/>
                <w:sz w:val="20"/>
                <w:szCs w:val="18"/>
                <w:lang w:val="en-US"/>
              </w:rPr>
              <w:t xml:space="preserve"> of New Rochelle and, therefore, external validity is limited” </w:t>
            </w:r>
            <w:r>
              <w:rPr>
                <w:rFonts w:ascii="Times New Roman" w:hAnsi="Times New Roman"/>
                <w:sz w:val="20"/>
                <w:szCs w:val="18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18"/>
                <w:lang w:val="en-US"/>
              </w:rPr>
              <w:instrText>ADDIN CITAVI.PLACEHOLDER fde88e27-2223-4681-b3ff-bdab43a74005 PFBsYWNlaG9sZGVyPg0KICA8QWRkSW5WZXJzaW9uPjQuMi4wLjExPC9BZGRJblZlcnNpb24+DQogIDxJZD5mZGU4OGUyNy0yMjIzLTQ2ODEtYjNmZi1iZGFiNDNhNzQwMDU8L0lkPg0KICA8RW50cmllcz4NCiAgICA8RW50cnk+DQogICAgICA8SWQ+ZjAwOWU0YWEtYTViYS00NTQ1LWFjMGYtYjIzNmQxOWZiNDcxPC9JZD4NCiAgICAgIDxSZWZlcmVuY2VJZD44NGZmZTY3MC0yNDE5LTQzNDQtYWQwZi1kYWZhMjRjMmFkNDk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TJ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szCs w:val="18"/>
                <w:lang w:val="en-US"/>
              </w:rPr>
              <w:fldChar w:fldCharType="separate"/>
            </w:r>
            <w:bookmarkStart w:id="23" w:name="_CTVP001fde88e2722234681b3ffbdab43a74005"/>
            <w:r>
              <w:rPr>
                <w:rFonts w:ascii="Times New Roman" w:hAnsi="Times New Roman"/>
                <w:sz w:val="20"/>
                <w:szCs w:val="18"/>
                <w:lang w:val="en-US"/>
              </w:rPr>
              <w:t>[52]</w:t>
            </w:r>
            <w:bookmarkEnd w:id="23"/>
            <w:r>
              <w:rPr>
                <w:rFonts w:ascii="Times New Roman" w:hAnsi="Times New Roman"/>
                <w:sz w:val="20"/>
                <w:szCs w:val="18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18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18"/>
                <w:lang w:val="en-US"/>
              </w:rPr>
              <w:lastRenderedPageBreak/>
              <w:t>“As is typical of qualitative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18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18"/>
                <w:lang w:val="en-US"/>
              </w:rPr>
              <w:t>research, the number of study subjects was small and they were not intended to be representative, rendering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18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18"/>
                <w:lang w:val="en-US"/>
              </w:rPr>
              <w:t xml:space="preserve">statistical analyses inappropriate.” </w:t>
            </w:r>
            <w:r>
              <w:rPr>
                <w:rFonts w:ascii="Times New Roman" w:hAnsi="Times New Roman"/>
                <w:sz w:val="20"/>
                <w:szCs w:val="18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18"/>
                <w:lang w:val="en-US"/>
              </w:rPr>
              <w:instrText>ADDIN CITAVI.PLACEHOLDER e540868d-53e3-49f4-b205-5acf575013d4 PFBsYWNlaG9sZGVyPg0KICA8QWRkSW5WZXJzaW9uPjQuMi4wLjExPC9BZGRJblZlcnNpb24+DQogIDxJZD5lNTQwODY4ZC01M2UzLTQ5ZjQtYjIwNS01YWNmNTc1MDEzZDQ8L0lkPg0KICA8RW50cmllcz4NCiAgICA8RW50cnk+DQogICAgICA8SWQ+NzY3N2VhNmItYWMwYi00ZmYwLTlkNzEtNWJiNjBmMGNiNzg1PC9JZD4NCiAgICAgIDxSZWZlcmVuY2VJZD41N2QzMmMzYy1mZGQ0LTQ2MzktODJjZi03Yjc4NWRhNmFkY2M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U0XTwvVGV4dD4NCiAgICA8L1RleHRVbml0Pg0KICA8L1RleHRVbml0cz4NCjwvUGxhY2Vob2xkZXI+</w:instrText>
            </w:r>
            <w:r>
              <w:rPr>
                <w:rFonts w:ascii="Times New Roman" w:hAnsi="Times New Roman"/>
                <w:sz w:val="20"/>
                <w:szCs w:val="18"/>
                <w:lang w:val="en-US"/>
              </w:rPr>
              <w:fldChar w:fldCharType="separate"/>
            </w:r>
            <w:bookmarkStart w:id="24" w:name="_CTVP001e540868d53e349f4b2055acf575013d4"/>
            <w:r>
              <w:rPr>
                <w:rFonts w:ascii="Times New Roman" w:hAnsi="Times New Roman"/>
                <w:sz w:val="20"/>
                <w:szCs w:val="18"/>
                <w:lang w:val="en-US"/>
              </w:rPr>
              <w:t>[54]</w:t>
            </w:r>
            <w:bookmarkEnd w:id="24"/>
            <w:r>
              <w:rPr>
                <w:rFonts w:ascii="Times New Roman" w:hAnsi="Times New Roman"/>
                <w:sz w:val="20"/>
                <w:szCs w:val="18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</w:tcPr>
          <w:p w:rsidR="00EC6DEF" w:rsidRPr="008F47E2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lastRenderedPageBreak/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d00774ae-3389-4fc1-935e-12dfc4bd256f PFBsYWNlaG9sZGVyPg0KICA8QWRkSW5WZXJzaW9uPjQuMi4wLjExPC9BZGRJblZlcnNpb24+DQogIDxJZD5kMDA3NzRhZS0zMzg5LTRmYzEtOTM1ZS0xMmRmYzRiZDI1NmY8L0lkPg0KICA8RW50cmllcz4NCiAgICA8RW50cnk+DQogICAgICA8SWQ+YmViMDZjZjEtZjk2Zi00NTE0LTg0ZDktOTVhZDc5OWY2NWM5PC9JZD4NCiAgICAgIDxSZWZlcmVuY2VJZD5kZWQxZDIxYS0yMDY3LTRkYmEtOGE3Yi1kYTRlYjhkM2UyYTE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zNl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25" w:name="_CTVP001d00774ae33894fc1935e12dfc4bd256f"/>
            <w:r>
              <w:rPr>
                <w:rFonts w:ascii="Times New Roman" w:hAnsi="Times New Roman"/>
                <w:sz w:val="20"/>
                <w:lang w:val="en-US"/>
              </w:rPr>
              <w:t>[3</w:t>
            </w:r>
            <w:r w:rsidR="00941F28">
              <w:rPr>
                <w:rFonts w:ascii="Times New Roman" w:hAnsi="Times New Roman"/>
                <w:sz w:val="20"/>
                <w:lang w:val="en-US"/>
              </w:rPr>
              <w:t>7</w:t>
            </w:r>
            <w:r>
              <w:rPr>
                <w:rFonts w:ascii="Times New Roman" w:hAnsi="Times New Roman"/>
                <w:sz w:val="20"/>
                <w:lang w:val="en-US"/>
              </w:rPr>
              <w:t>]</w:t>
            </w:r>
            <w:bookmarkEnd w:id="25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8F47E2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4522a6c3-f8f8-44cb-945a-fd149a9494b3 PFBsYWNlaG9sZGVyPg0KICA8QWRkSW5WZXJzaW9uPjQuMi4wLjExPC9BZGRJblZlcnNpb24+DQogIDxJZD40NTIyYTZjMy1mOGY4LTQ0Y2ItOTQ1YS1mZDE0OWE5NDk0YjM8L0lkPg0KICA8RW50cmllcz4NCiAgICA8RW50cnk+DQogICAgICA8SWQ+NDA1MmMyYjMtNTNlNS00NjlkLWI1MGUtMmZlZWUwYzhhYTk3PC9JZD4NCiAgICAgIDxSZWZlcmVuY2VJZD4xYTgxNzE1ZS0zZGVkLTQyZmMtOWRlMS00ZjI5N2YxYjk4NDM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MV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26" w:name="_CTVP0014522a6c3f8f844cb945afd149a9494b3"/>
            <w:r>
              <w:rPr>
                <w:rFonts w:ascii="Times New Roman" w:hAnsi="Times New Roman"/>
                <w:sz w:val="20"/>
                <w:lang w:val="en-US"/>
              </w:rPr>
              <w:t>[51]</w:t>
            </w:r>
            <w:bookmarkEnd w:id="26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8F47E2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56cd23f6-7e87-42b1-9cc5-4357ce85c70f PFBsYWNlaG9sZGVyPg0KICA8QWRkSW5WZXJzaW9uPjQuMi4wLjExPC9BZGRJblZlcnNpb24+DQogIDxJZD41NmNkMjNmNi03ZTg3LTQyYjEtOWNjNS00MzU3Y2U4NWM3MGY8L0lkPg0KICA8RW50cmllcz4NCiAgICA8RW50cnk+DQogICAgICA8SWQ+YzBhN2YyYWYtNzgyYS00OWJmLThmM2EtNTU1NTZmOGY2YmU4PC9JZD4NCiAgICAgIDxSZWZlcmVuY2VJZD4zOWEzN2JiZi1kYzkyLTRiN2MtYjc0Yy02MTFlZmRmNDE1NjE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DF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27" w:name="_CTVP00156cd23f67e8742b19cc54357ce85c70f"/>
            <w:r>
              <w:rPr>
                <w:rFonts w:ascii="Times New Roman" w:hAnsi="Times New Roman"/>
                <w:sz w:val="20"/>
                <w:lang w:val="en-US"/>
              </w:rPr>
              <w:t>[41]</w:t>
            </w:r>
            <w:bookmarkEnd w:id="27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23930a00-b923-4753-af4e-8863c50a9040 PFBsYWNlaG9sZGVyPg0KICA8QWRkSW5WZXJzaW9uPjQuMi4wLjExPC9BZGRJblZlcnNpb24+DQogIDxJZD4yMzkzMGEwMC1iOTIzLTQ3NTMtYWY0ZS04ODYzYzUwYTkwNDA8L0lkPg0KICA8RW50cmllcz4NCiAgICA8RW50cnk+DQogICAgICA8SWQ+N2NjNDQyMGItNGQyYS00YjI1LWFkNGUtMDRmYjI2ZTkwNTgzPC9JZD4NCiAgICAgIDxSZWZlcmVuY2VJZD43YjYxNjA1MS01ZGM0LTQzMmMtOTZiZi1hZTc5NjJjZDE1Yzg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M5XTwvVGV4dD4NCiAgICA8L1RleHRVbml0Pg0KICA8L1RleHRVbml0cz4NCjwvUGxhY2Vob2xkZXI+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28" w:name="_CTVP00123930a00b9234753af4e8863c50a9040"/>
            <w:r>
              <w:rPr>
                <w:rFonts w:ascii="Times New Roman" w:hAnsi="Times New Roman"/>
                <w:sz w:val="20"/>
                <w:lang w:val="en-US"/>
              </w:rPr>
              <w:t>[39]</w:t>
            </w:r>
            <w:bookmarkEnd w:id="28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34f3bf43-94f2-486a-a953-e55d53d1b4d9 PFBsYWNlaG9sZGVyPg0KICA8QWRkSW5WZXJzaW9uPjQuMi4wLjExPC9BZGRJblZlcnNpb24+DQogIDxJZD4zNGYzYmY0My05NGYyLTQ4NmEtYTk1My1lNTVkNTNkMWI0ZDk8L0lkPg0KICA8RW50cmllcz4NCiAgICA8RW50cnk+DQogICAgICA8SWQ+ZDEwYTdhZTktZWE3Zi00ZTE0LWE2OGUtZGJiOTA4NzIyYjY3PC9JZD4NCiAgICAgIDxSZWZlcmVuY2VJZD41N2QzMmMzYy1mZGQ0LTQ2MzktODJjZi03Yjc4NWRhNmFkY2M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U0XTwvVGV4dD4NCiAgICA8L1RleHRVbml0Pg0KICA8L1RleHRVbml0cz4NCjwvUGxhY2Vob2xkZXI+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29" w:name="_CTVP00134f3bf4394f2486aa953e55d53d1b4d9"/>
            <w:r>
              <w:rPr>
                <w:rFonts w:ascii="Times New Roman" w:hAnsi="Times New Roman"/>
                <w:sz w:val="20"/>
                <w:lang w:val="en-US"/>
              </w:rPr>
              <w:t>[54]</w:t>
            </w:r>
            <w:bookmarkEnd w:id="29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79bd70ff-0299-4169-95ce-c36dd023a19a PFBsYWNlaG9sZGVyPg0KICA8QWRkSW5WZXJzaW9uPjQuMi4wLjExPC9BZGRJblZlcnNpb24+DQogIDxJZD43OWJkNzBmZi0wMjk5LTQxNjktOTVjZS1jMzZkZDAyM2ExOWE8L0lkPg0KICA8RW50cmllcz4NCiAgICA8RW50cnk+DQogICAgICA8SWQ+NWRmZTAyOWYtMWI4Ny00YzI4LTliZWUtOGJlODQ2YmVmOWU1PC9JZD4NCiAgICAgIDxSZWZlcmVuY2VJZD40NmEwNDA2OS1hODIyLTQxYTUtODljMC1hNTc1NWQ4ZWVjMTI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DJ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30" w:name="_CTVP00179bd70ff0299416995cec36dd023a19a"/>
            <w:r>
              <w:rPr>
                <w:rFonts w:ascii="Times New Roman" w:hAnsi="Times New Roman"/>
                <w:sz w:val="20"/>
                <w:lang w:val="en-US"/>
              </w:rPr>
              <w:t>[42]</w:t>
            </w:r>
            <w:bookmarkEnd w:id="30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bc023341-7440-4756-aae0-7877512ebd27 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V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31" w:name="_CTVP001bc02334174404756aae07877512ebd27"/>
            <w:r>
              <w:rPr>
                <w:rFonts w:ascii="Times New Roman" w:hAnsi="Times New Roman"/>
                <w:sz w:val="20"/>
                <w:lang w:val="en-US"/>
              </w:rPr>
              <w:t>[1]</w:t>
            </w:r>
            <w:bookmarkEnd w:id="31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60fb7948-bbb1-48c8-bfcf-b983d0f65ca2 PFBsYWNlaG9sZGVyPg0KICA8QWRkSW5WZXJzaW9uPjQuMi4wLjExPC9BZGRJblZlcnNpb24+DQogIDxJZD42MGZiNzk0OC1iYmIxLTQ4YzgtYmZjZi1iOTgzZDBmNjVjYTI8L0lkPg0KICA8RW50cmllcz4NCiAgICA8RW50cnk+DQogICAgICA8SWQ+ODExM2EyYjYtOTYyMi00MDUzLWFhNjItYTJhMzJiNGY3ZjM5PC9JZD4NCiAgICAgIDxSZWZlcmVuY2VJZD4zMTM1ZjZkYS00MGFmLTRjYzktODlhMC0zOWY4MTk5OTY5MWI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NV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32" w:name="_CTVP00160fb7948bbb148c8bfcfb983d0f65ca2"/>
            <w:r>
              <w:rPr>
                <w:rFonts w:ascii="Times New Roman" w:hAnsi="Times New Roman"/>
                <w:sz w:val="20"/>
                <w:lang w:val="en-US"/>
              </w:rPr>
              <w:t>[55]</w:t>
            </w:r>
            <w:bookmarkEnd w:id="32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6b35c6ef-9114-4f07-8f2a-a1adf473156c PFBsYWNlaG9sZGVyPg0KICA8QWRkSW5WZXJzaW9uPjQuMi4wLjExPC9BZGRJblZlcnNpb24+DQogIDxJZD42YjM1YzZlZi05MTE0LTRmMDctOGYyYS1hMWFkZjQ3MzE1NmM8L0lkPg0KICA8RW50cmllcz4NCiAgICA8RW50cnk+DQogICAgICA8SWQ+MWMzNzQ4MDYtMjFiMy00NjhmLTk2NWMtNzc5YmYxMTUyYTBlPC9JZD4NCiAgICAgIDxSZWZlcmVuY2VJZD42YThmODBjMi1kZDhkLTQ0ZWMtYTcwZS04NGQzZWExMzA2YmE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TZ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33" w:name="_CTVP0016b35c6ef91144f078f2aa1adf473156c"/>
            <w:r>
              <w:rPr>
                <w:rFonts w:ascii="Times New Roman" w:hAnsi="Times New Roman"/>
                <w:sz w:val="20"/>
                <w:lang w:val="en-US"/>
              </w:rPr>
              <w:t>[56]</w:t>
            </w:r>
            <w:bookmarkEnd w:id="33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204b84aa-7c4a-4672-9f6b-c425f6edeea9 PFBsYWNlaG9sZGVyPg0KICA8QWRkSW5WZXJzaW9uPjQuMi4wLjExPC9BZGRJblZlcnNpb24+DQogIDxJZD4yMDRiODRhYS03YzRhLTQ2NzItOWY2Yi1jNDI1ZjZlZGVlYTk8L0lkPg0KICA8RW50cmllcz4NCiAgICA8RW50cnk+DQogICAgICA8SWQ+Zjc0OWZlNGEtOTAzMC00ZjliLWJmMTAtMDBjNDQxYzdiZjMxPC9JZD4NCiAgICAgIDxSZWZlcmVuY2VJZD4wYzdkOWRjZi03MmZlLTRhMmItYTg1My1jZGNkMzNjZTQyZDg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MxXTwvVGV4dD4NCiAgICA8L1RleHRVbml0Pg0KICA8L1RleHRVbml0cz4NCjwvUGxhY2Vob2xkZXI+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34" w:name="_CTVP001204b84aa7c4a46729f6bc425f6edeea9"/>
            <w:r>
              <w:rPr>
                <w:rFonts w:ascii="Times New Roman" w:hAnsi="Times New Roman"/>
                <w:sz w:val="20"/>
                <w:lang w:val="en-US"/>
              </w:rPr>
              <w:t>[3</w:t>
            </w:r>
            <w:r w:rsidR="00941F28">
              <w:rPr>
                <w:rFonts w:ascii="Times New Roman" w:hAnsi="Times New Roman"/>
                <w:sz w:val="20"/>
                <w:lang w:val="en-US"/>
              </w:rPr>
              <w:t>2</w:t>
            </w:r>
            <w:r>
              <w:rPr>
                <w:rFonts w:ascii="Times New Roman" w:hAnsi="Times New Roman"/>
                <w:sz w:val="20"/>
                <w:lang w:val="en-US"/>
              </w:rPr>
              <w:t>]</w:t>
            </w:r>
            <w:bookmarkEnd w:id="34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ba3b280f-c95d-4bbe-a5c6-19e2e4c31bb5 PFBsYWNlaG9sZGVyPg0KICA8QWRkSW5WZXJzaW9uPjQuMi4wLjExPC9BZGRJblZlcnNpb24+DQogIDxJZD5iYTNiMjgwZi1jOTVkLTRiYmUtYTVjNi0xOWUyZTRjMzFiYjU8L0lkPg0KICA8RW50cmllcz4NCiAgICA8RW50cnk+DQogICAgICA8SWQ+OGVkMTY5MWQtZTBhMC00ZDM1LTlmNTMtYThmNzEwZTY5NGFjPC9JZD4NCiAgICAgIDxSZWZlcmVuY2VJZD5iNmI0ZmJmNC1hMDIyLTQyZWQtYWRhZC0wMjVjNjRiZmUzNDM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MzXTwvVGV4dD4NCiAgICA8L1RleHRVbml0Pg0KICA8L1RleHRVbml0cz4NCjwvUGxhY2Vob2xkZXI+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35" w:name="_CTVP001ba3b280fc95d4bbea5c619e2e4c31bb5"/>
            <w:r>
              <w:rPr>
                <w:rFonts w:ascii="Times New Roman" w:hAnsi="Times New Roman"/>
                <w:sz w:val="20"/>
                <w:lang w:val="en-US"/>
              </w:rPr>
              <w:t>[3</w:t>
            </w:r>
            <w:r w:rsidR="00941F28">
              <w:rPr>
                <w:rFonts w:ascii="Times New Roman" w:hAnsi="Times New Roman"/>
                <w:sz w:val="20"/>
                <w:lang w:val="en-US"/>
              </w:rPr>
              <w:t>4</w:t>
            </w:r>
            <w:r>
              <w:rPr>
                <w:rFonts w:ascii="Times New Roman" w:hAnsi="Times New Roman"/>
                <w:sz w:val="20"/>
                <w:lang w:val="en-US"/>
              </w:rPr>
              <w:t>]</w:t>
            </w:r>
            <w:bookmarkEnd w:id="35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9f1288cd-4313-4aeb-89a1-b80aca0c6930 PFBsYWNlaG9sZGVyPg0KICA8QWRkSW5WZXJzaW9uPjQuMi4wLjExPC9BZGRJblZlcnNpb24+DQogIDxJZD45ZjEyODhjZC00MzEzLTRhZWItODlhMS1iODBhY2EwYzY5MzA8L0lkPg0KICA8RW50cmllcz4NCiAgICA8RW50cnk+DQogICAgICA8SWQ+MjY0MTQxNjUtNWYxMy00YzA0LWE0NTEtN2ExYWMwMzkxMjhlPC9JZD4NCiAgICAgIDxSZWZlcmVuY2VJZD42MTMzMDk0Ni05MDU1LTQ0YjgtYTE2Yi1hNTNjNDQ3ODQ2ODk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N1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36" w:name="_CTVP0019f1288cd43134aeb89a1b80aca0c6930"/>
            <w:r>
              <w:rPr>
                <w:rFonts w:ascii="Times New Roman" w:hAnsi="Times New Roman"/>
                <w:sz w:val="20"/>
                <w:lang w:val="en-US"/>
              </w:rPr>
              <w:t>[57]</w:t>
            </w:r>
            <w:bookmarkEnd w:id="36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454187cc-fd4d-4aaf-880a-8b2c51d2783e PFBsYWNlaG9sZGVyPg0KICA8QWRkSW5WZXJzaW9uPjQuMi4wLjExPC9BZGRJblZlcnNpb24+DQogIDxJZD40NTQxODdjYy1mZDRkLTRhYWYtODgwYS04YjJjNTFkMjc4M2U8L0lkPg0KICA8RW50cmllcz4NCiAgICA8RW50cnk+DQogICAgICA8SWQ+MGY4ODcxYTUtOWNjNS00MmMwLTk0N2UtNDlmYzUwNTA5YTZjPC9JZD4NCiAgICAgIDxSZWZlcmVuY2VJZD44NGZmZTY3MC0yNDE5LTQzNDQtYWQwZi1kYWZhMjRjMmFkNDk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TJ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37" w:name="_CTVP001454187ccfd4d4aaf880a8b2c51d2783e"/>
            <w:r>
              <w:rPr>
                <w:rFonts w:ascii="Times New Roman" w:hAnsi="Times New Roman"/>
                <w:sz w:val="20"/>
                <w:lang w:val="en-US"/>
              </w:rPr>
              <w:t>[52]</w:t>
            </w:r>
            <w:bookmarkEnd w:id="37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EC6DEF" w:rsidRPr="00C71E67" w:rsidTr="001B254F">
        <w:trPr>
          <w:trHeight w:val="14097"/>
        </w:trPr>
        <w:tc>
          <w:tcPr>
            <w:tcW w:w="2885" w:type="dxa"/>
            <w:vMerge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b/>
                <w:sz w:val="20"/>
                <w:lang w:val="en-US"/>
              </w:rPr>
            </w:pPr>
          </w:p>
        </w:tc>
        <w:tc>
          <w:tcPr>
            <w:tcW w:w="2885" w:type="dxa"/>
            <w:vMerge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  <w:vMerge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  <w:vMerge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EC6DEF" w:rsidRPr="00C71E67" w:rsidTr="001B254F">
        <w:trPr>
          <w:trHeight w:val="10349"/>
        </w:trPr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b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b/>
                <w:sz w:val="20"/>
                <w:lang w:val="en-US"/>
              </w:rPr>
              <w:lastRenderedPageBreak/>
              <w:t>Discursive representation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b/>
                <w:sz w:val="20"/>
                <w:lang w:val="en-US"/>
              </w:rPr>
            </w:pP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“Then they were asked to nominate individuals not on the board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who would represent the breadth of perspectives in their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community.”</w:t>
            </w:r>
            <w:r>
              <w:rPr>
                <w:rFonts w:ascii="Times New Roman" w:hAnsi="Times New Roman"/>
                <w:sz w:val="20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07e9158a-b2e1-4b11-bfbe-70a234061134 PFBsYWNlaG9sZGVyPg0KICA8QWRkSW5WZXJzaW9uPjQuMi4wLjExPC9BZGRJblZlcnNpb24+DQogIDxJZD4wN2U5MTU4YS1iMmUxLTRiMTEtYmZiZS03MGEyMzQwNjExMzQ8L0lkPg0KICA8RW50cmllcz4NCiAgICA8RW50cnk+DQogICAgICA8SWQ+YTg0ZGViZjctYTdlMC00NzkwLWEzZTUtNGVlOWU3YzczYWI3PC9JZD4NCiAgICAgIDxSZWZlcmVuY2VJZD5mN2Y2NTIxOC0yYjY5LTQ3NDQtOGM5MS04MjkwM2E5YmRlMmQ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Th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38" w:name="_CTVP00107e9158ab2e14b11bfbe70a234061134"/>
            <w:r>
              <w:rPr>
                <w:rFonts w:ascii="Times New Roman" w:hAnsi="Times New Roman"/>
                <w:sz w:val="20"/>
                <w:lang w:val="en-US"/>
              </w:rPr>
              <w:t>[58]</w:t>
            </w:r>
            <w:bookmarkEnd w:id="38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 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“This is different from proportional representation in that the objective is not a statistically representative sample but a sample diverse in public perspectives about the policy issue. This includes minority and ⁄ or marginalized voices and those perspectives that previously were unarticulated in the sphere of public discourse. […]Our aim was discursive representation.”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101e7778-f116-430f-a663-edea69175b90 PFBsYWNlaG9sZGVyPg0KICA8QWRkSW5WZXJzaW9uPjQuMi4wLjExPC9BZGRJblZlcnNpb24+DQogIDxJZD4xMDFlNzc3OC1mMTE2LTQzMGYtYTY2My1lZGVhNjkxNzViOTA8L0lkPg0KICA8RW50cmllcz4NCiAgICA8RW50cnk+DQogICAgICA8SWQ+NGQwNDhlY2EtNmE0OS00ZjBkLThkOWEtMTFhZDI3MmI0ZTc0PC9JZD4NCiAgICAgIDxSZWZlcmVuY2VJZD5lZTA0NWEyMi0wMTQ2LTQ2ODgtYTdkMi0yMTc0YTZkNjRiZWM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QzXTwvVGV4dD4NCiAgICA8L1RleHRVbml0Pg0KICA8L1RleHRVbml0cz4NCjwvUGxhY2Vob2xkZXI+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39" w:name="_CTVP001101e7778f116430fa663edea69175b90"/>
            <w:r>
              <w:rPr>
                <w:rFonts w:ascii="Times New Roman" w:hAnsi="Times New Roman"/>
                <w:sz w:val="20"/>
                <w:lang w:val="en-US"/>
              </w:rPr>
              <w:t>[43]</w:t>
            </w:r>
            <w:bookmarkEnd w:id="39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No text example available</w:t>
            </w: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“Our study can be </w:t>
            </w:r>
            <w:proofErr w:type="spellStart"/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>criticised</w:t>
            </w:r>
            <w:proofErr w:type="spellEnd"/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on a number of grounds. First, one might hold that we did not choose the “right” groups. The discussions took place in a single country (Austria), participants were few in number and the sample was not representative. However, we would argue that at this stage, small-scale studies addressing sense-making processes add more insight than further representative studies showing that the majority of people have not heard of synthetic biology. Patients’ groups, teachers or bio-hackers may hold differing views than those held by the sampled groups, but we expect the processes to be similar.”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instrText>ADDIN CITAVI.PLACEHOLDER aa3bc9f0-9eee-4439-8fde-2f763c474fbf PFBsYWNlaG9sZGVyPg0KICA8QWRkSW5WZXJzaW9uPjQuMi4wLjExPC9BZGRJblZlcnNpb24+DQogIDxJZD5hYTNiYzlmMC05ZWVlLTQ0MzktOGZkZS0yZjc2M2M0NzRmYmY8L0lkPg0KICA8RW50cmllcz4NCiAgICA8RW50cnk+DQogICAgICA8SWQ+MjQ0YjY3ODktYTg5ZS00OWMyLWE3NTAtNTQ0ODIwNDMzZmNmPC9JZD4NCiAgICAgIDxSZWZlcmVuY2VJZD40MGUzMDY1Ni02ZDViLTQ2MzktYjY1Zi0xN2VhODRiNTIzZDM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yN1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bookmarkStart w:id="40" w:name="_CTVP001aa3bc9f09eee44398fde2f763c474fbf"/>
            <w:r>
              <w:rPr>
                <w:rFonts w:ascii="Times New Roman" w:hAnsi="Times New Roman"/>
                <w:sz w:val="20"/>
                <w:szCs w:val="20"/>
                <w:lang w:val="en-US"/>
              </w:rPr>
              <w:t>[2</w:t>
            </w:r>
            <w:r w:rsidR="00941F28">
              <w:rPr>
                <w:rFonts w:ascii="Times New Roman" w:hAnsi="Times New Roman"/>
                <w:sz w:val="20"/>
                <w:szCs w:val="20"/>
                <w:lang w:val="en-US"/>
              </w:rPr>
              <w:t>9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]</w:t>
            </w:r>
            <w:bookmarkEnd w:id="40"/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>“Our deliberants lacked socio-demographic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diversity which is problematic, because this indicator was </w:t>
            </w: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lastRenderedPageBreak/>
              <w:t>adopted as a proxy measure of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554F1C">
              <w:rPr>
                <w:rFonts w:ascii="Times New Roman" w:hAnsi="Times New Roman"/>
                <w:sz w:val="20"/>
                <w:szCs w:val="20"/>
                <w:lang w:val="en-US"/>
              </w:rPr>
              <w:t>discursive representation.</w:t>
            </w: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”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instrText>ADDIN CITAVI.PLACEHOLDER e770552d-afa1-4ad4-94b8-4655fef7bb2d PFBsYWNlaG9sZGVyPg0KICA8QWRkSW5WZXJzaW9uPjQuMi4wLjExPC9BZGRJblZlcnNpb24+DQogIDxJZD5lNzcwNTUyZC1hZmExLTRhZDQtOTRiOC00NjU1ZmVmN2JiMmQ8L0lkPg0KICA8RW50cmllcz4NCiAgICA8RW50cnk+DQogICAgICA8SWQ+YjYyNzhlN2UtZWQxYS00NDc5LTkyNDQtZmZkMTk2ODg3NjRmPC9JZD4NCiAgICAgIDxSZWZlcmVuY2VJZD5lZTA0NWEyMi0wMTQ2LTQ2ODgtYTdkMi0yMTc0YTZkNjRiZWM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QzXTwvVGV4dD4NCiAgICA8L1RleHRVbml0Pg0KICA8L1RleHRVbml0cz4NCjwvUGxhY2Vob2xkZXI+</w:instrTex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bookmarkStart w:id="41" w:name="_CTVP001e770552dafa14ad494b84655fef7bb2d"/>
            <w:r>
              <w:rPr>
                <w:rFonts w:ascii="Times New Roman" w:hAnsi="Times New Roman"/>
                <w:sz w:val="20"/>
                <w:szCs w:val="20"/>
                <w:lang w:val="en-US"/>
              </w:rPr>
              <w:t>[43]</w:t>
            </w:r>
            <w:bookmarkEnd w:id="41"/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lastRenderedPageBreak/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44408ef4-2a1e-4e0c-8d8d-6c845e5e9679 PFBsYWNlaG9sZGVyPg0KICA8QWRkSW5WZXJzaW9uPjQuMi4wLjExPC9BZGRJblZlcnNpb24+DQogIDxJZD40NDQwOGVmNC0yYTFlLTRlMGMtOGQ4ZC02Yzg0NWU1ZTk2Nzk8L0lkPg0KICA8RW50cmllcz4NCiAgICA8RW50cnk+DQogICAgICA8SWQ+Y2M5ZWFhOTktZGUzNS00NWNlLWJiMTEtMmM2MjQxYzk0YTk1PC9JZD4NCiAgICAgIDxSZWZlcmVuY2VJZD5mN2Y2NTIxOC0yYjY5LTQ3NDQtOGM5MS04MjkwM2E5YmRlMmQ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Th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42" w:name="_CTVP00144408ef42a1e4e0c8d8d6c845e5e9679"/>
            <w:r>
              <w:rPr>
                <w:rFonts w:ascii="Times New Roman" w:hAnsi="Times New Roman"/>
                <w:sz w:val="20"/>
                <w:lang w:val="en-US"/>
              </w:rPr>
              <w:t>[58]</w:t>
            </w:r>
            <w:bookmarkEnd w:id="42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8efac3f9-6323-4084-896b-7c16317ad491 PFBsYWNlaG9sZGVyPg0KICA8QWRkSW5WZXJzaW9uPjQuMi4wLjExPC9BZGRJblZlcnNpb24+DQogIDxJZD44ZWZhYzNmOS02MzIzLTQwODQtODk2Yi03YzE2MzE3YWQ0OTE8L0lkPg0KICA8RW50cmllcz4NCiAgICA8RW50cnk+DQogICAgICA8SWQ+ZDEwNjhlNDgtNTg4MC00MGY1LWI4MGMtNDI5NWRhODJlMmI5PC9JZD4NCiAgICAgIDxSZWZlcmVuY2VJZD5lZTA0NWEyMi0wMTQ2LTQ2ODgtYTdkMi0yMTc0YTZkNjRiZWM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QzXTwvVGV4dD4NCiAgICA8L1RleHRVbml0Pg0KICA8L1RleHRVbml0cz4NCjwvUGxhY2Vob2xkZXI+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43" w:name="_CTVP0018efac3f963234084896b7c16317ad491"/>
            <w:r>
              <w:rPr>
                <w:rFonts w:ascii="Times New Roman" w:hAnsi="Times New Roman"/>
                <w:sz w:val="20"/>
                <w:lang w:val="en-US"/>
              </w:rPr>
              <w:t>[43]</w:t>
            </w:r>
            <w:bookmarkEnd w:id="43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554F1C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507c6091-83cd-459b-9086-ec2e9dc88f5c PFBsYWNlaG9sZGVyPg0KICA8QWRkSW5WZXJzaW9uPjQuMi4wLjExPC9BZGRJblZlcnNpb24+DQogIDxJZD41MDdjNjA5MS04M2NkLTQ1OWItOTA4Ni1lYzJlOWRjODhmNWM8L0lkPg0KICA8RW50cmllcz4NCiAgICA8RW50cnk+DQogICAgICA8SWQ+OWQ1YWZjYTUtMzA0Ni00NTFmLWI4NjYtOWI4NDgzOTI5YmMwPC9JZD4NCiAgICAgIDxSZWZlcmVuY2VJZD40MGUzMDY1Ni02ZDViLTQ2MzktYjY1Zi0xN2VhODRiNTIzZDM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yN1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44" w:name="_CTVP001507c609183cd459b9086ec2e9dc88f5c"/>
            <w:r>
              <w:rPr>
                <w:rFonts w:ascii="Times New Roman" w:hAnsi="Times New Roman"/>
                <w:sz w:val="20"/>
                <w:lang w:val="en-US"/>
              </w:rPr>
              <w:t>[2</w:t>
            </w:r>
            <w:r w:rsidR="00941F28">
              <w:rPr>
                <w:rFonts w:ascii="Times New Roman" w:hAnsi="Times New Roman"/>
                <w:sz w:val="20"/>
                <w:lang w:val="en-US"/>
              </w:rPr>
              <w:t>9</w:t>
            </w:r>
            <w:r>
              <w:rPr>
                <w:rFonts w:ascii="Times New Roman" w:hAnsi="Times New Roman"/>
                <w:sz w:val="20"/>
                <w:lang w:val="en-US"/>
              </w:rPr>
              <w:t>]</w:t>
            </w:r>
            <w:bookmarkEnd w:id="44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554F1C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EC6DEF" w:rsidRPr="00C71E67" w:rsidTr="001B254F">
        <w:trPr>
          <w:trHeight w:val="3105"/>
        </w:trPr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b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b/>
                <w:sz w:val="20"/>
                <w:lang w:val="en-US"/>
              </w:rPr>
              <w:lastRenderedPageBreak/>
              <w:t>Elected representation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b/>
                <w:sz w:val="20"/>
                <w:lang w:val="en-US"/>
              </w:rPr>
            </w:pP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“The study involved a non-probabilistic, purposive sample of </w:t>
            </w:r>
            <w:proofErr w:type="spellStart"/>
            <w:r w:rsidRPr="00AE2B08">
              <w:rPr>
                <w:rFonts w:ascii="Times New Roman" w:hAnsi="Times New Roman"/>
                <w:sz w:val="20"/>
                <w:lang w:val="en-US"/>
              </w:rPr>
              <w:t>ethnocultural</w:t>
            </w:r>
            <w:proofErr w:type="spellEnd"/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 community leaders (Guest et al., 2006). The size of the sample was established inductively and sampling was continued until data saturation occurred […].”</w:t>
            </w:r>
            <w:r>
              <w:rPr>
                <w:rFonts w:ascii="Times New Roman" w:hAnsi="Times New Roman"/>
                <w:sz w:val="20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58da4f39-3c38-4606-9dd1-c2e017c32f49 PFBsYWNlaG9sZGVyPg0KICA8QWRkSW5WZXJzaW9uPjQuMi4wLjExPC9BZGRJblZlcnNpb24+DQogIDxJZD41OGRhNGYzOS0zYzM4LTQ2MDYtOWRkMS1jMmUwMTdjMzJmNDk8L0lkPg0KICA8RW50cmllcz4NCiAgICA8RW50cnk+DQogICAgICA8SWQ+NjNkODVmYWQtNjg1OC00NTExLTg5NTUtZWEzODcxN2Q0MDY4PC9JZD4NCiAgICAgIDxSZWZlcmVuY2VJZD5kOGRlOTkzOS03ODM1LTRkMmQtODlmMS0xN2Y0OWU5YzA4ODQ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M1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45" w:name="_CTVP00158da4f393c3846069dd1c2e017c32f49"/>
            <w:r>
              <w:rPr>
                <w:rFonts w:ascii="Times New Roman" w:hAnsi="Times New Roman"/>
                <w:sz w:val="20"/>
                <w:lang w:val="en-US"/>
              </w:rPr>
              <w:t>[53]</w:t>
            </w:r>
            <w:bookmarkEnd w:id="45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The representative samples of views, interests and values under each theme are provided for an in-depth and complete picture of the </w:t>
            </w:r>
            <w:proofErr w:type="spellStart"/>
            <w:r w:rsidRPr="00AE2B08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ethnocul¬tural</w:t>
            </w:r>
            <w:proofErr w:type="spellEnd"/>
            <w:r w:rsidRPr="00AE2B08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 community leaders’ views and interests. 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instrText>ADDIN CITAVI.PLACEHOLDER 8f1f2243-7a19-414c-8ede-ce4a95b616d6 PFBsYWNlaG9sZGVyPg0KICA8QWRkSW5WZXJzaW9uPjQuMi4wLjExPC9BZGRJblZlcnNpb24+DQogIDxJZD44ZjFmMjI0My03YTE5LTQxNGMtOGVkZS1jZTRhOTViNjE2ZDY8L0lkPg0KICA8RW50cmllcz4NCiAgICA8RW50cnk+DQogICAgICA8SWQ+YmYyYjJjYTMtMmZmYy00NmJiLWJmYTktMTlmYTg3ODY0YmQzPC9JZD4NCiAgICAgIDxSZWZlcmVuY2VJZD5kOGRlOTkzOS03ODM1LTRkMmQtODlmMS0xN2Y0OWU5YzA4ODQ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M108L1RleHQ+DQogICAgPC9UZXh0VW5pdD4NCiAgPC9UZXh0VW5pdHM+DQo8L1BsYWNlaG9sZGVyPg==</w:instrTex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bookmarkStart w:id="46" w:name="_CTVP0018f1f22437a19414c8edece4a95b616d6"/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[53]</w:t>
            </w:r>
            <w:bookmarkEnd w:id="46"/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“We caution the reader that our small sample that is characteristic of qualitative research is not intended to be representative of the views of all </w:t>
            </w:r>
            <w:proofErr w:type="spellStart"/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>ethnocultural</w:t>
            </w:r>
            <w:proofErr w:type="spellEnd"/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community leaders.”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instrText>ADDIN CITAVI.PLACEHOLDER 2197961f-f4f5-4213-8ac1-e1aa45baf76f PFBsYWNlaG9sZGVyPg0KICA8QWRkSW5WZXJzaW9uPjQuMi4wLjExPC9BZGRJblZlcnNpb24+DQogIDxJZD4yMTk3OTYxZi1mNGY1LTQyMTMtOGFjMS1lMWFhNDViYWY3NmY8L0lkPg0KICA8RW50cmllcz4NCiAgICA8RW50cnk+DQogICAgICA8SWQ+OTBjZDBiYmQtMDAxYS00MDM1LWE2YjUtMTQxOTZlYWUwMGUwPC9JZD4NCiAgICAgIDxSZWZlcmVuY2VJZD5kOGRlOTkzOS03ODM1LTRkMmQtODlmMS0xN2Y0OWU5YzA4ODQ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M1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bookmarkStart w:id="47" w:name="_CTVP0012197961ff4f542138ac1e1aa45baf76f"/>
            <w:r>
              <w:rPr>
                <w:rFonts w:ascii="Times New Roman" w:hAnsi="Times New Roman"/>
                <w:sz w:val="20"/>
                <w:szCs w:val="20"/>
                <w:lang w:val="en-US"/>
              </w:rPr>
              <w:t>[53]</w:t>
            </w:r>
            <w:bookmarkEnd w:id="47"/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4ca22ae7-7a83-404d-926f-422c3dd172b7 PFBsYWNlaG9sZGVyPg0KICA8QWRkSW5WZXJzaW9uPjQuMi4wLjExPC9BZGRJblZlcnNpb24+DQogIDxJZD40Y2EyMmFlNy03YTgzLTQwNGQtOTI2Zi00MjJjM2RkMTcyYjc8L0lkPg0KICA8RW50cmllcz4NCiAgICA8RW50cnk+DQogICAgICA8SWQ+YzcyYTEyMTctNjczNi00NjM0LWFkMWYtOTkzY2U4ZjFkY2M4PC9JZD4NCiAgICAgIDxSZWZlcmVuY2VJZD5kOGRlOTkzOS03ODM1LTRkMmQtODlmMS0xN2Y0OWU5YzA4ODQ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M1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48" w:name="_CTVP0014ca22ae77a83404d926f422c3dd172b7"/>
            <w:r>
              <w:rPr>
                <w:rFonts w:ascii="Times New Roman" w:hAnsi="Times New Roman"/>
                <w:sz w:val="20"/>
                <w:lang w:val="en-US"/>
              </w:rPr>
              <w:t>[53]</w:t>
            </w:r>
            <w:bookmarkEnd w:id="48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EC6DEF" w:rsidRPr="00554F1C" w:rsidTr="001B254F">
        <w:trPr>
          <w:trHeight w:val="426"/>
        </w:trPr>
        <w:tc>
          <w:tcPr>
            <w:tcW w:w="2885" w:type="dxa"/>
            <w:vMerge w:val="restart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b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b/>
                <w:sz w:val="20"/>
                <w:lang w:val="en-US"/>
              </w:rPr>
              <w:t>Convenience sampling</w:t>
            </w:r>
          </w:p>
        </w:tc>
        <w:tc>
          <w:tcPr>
            <w:tcW w:w="2885" w:type="dxa"/>
            <w:vMerge w:val="restart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“Five hundred sixty seven adult individuals who were present in the outpatients’ clinics […] between May 2007 and January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2008 were invited to participate in the study. The sample size and sampling method were convenience-based. […]Potential </w:t>
            </w:r>
            <w:r w:rsidRPr="00AE2B08">
              <w:rPr>
                <w:rFonts w:ascii="Times New Roman" w:hAnsi="Times New Roman"/>
                <w:sz w:val="20"/>
                <w:lang w:val="en-US"/>
              </w:rPr>
              <w:lastRenderedPageBreak/>
              <w:t>participants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were individually and consequently approached;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>and were enrolled if they were able to understand the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study and agreed to participate.”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31e8d0f7-5382-411f-81f0-52a902cda332 PFBsYWNlaG9sZGVyPg0KICA8QWRkSW5WZXJzaW9uPjQuMi4wLjExPC9BZGRJblZlcnNpb24+DQogIDxJZD4zMWU4ZDBmNy01MzgyLTQxMWYtODFmMC01MmE5MDJjZGEzMzI8L0lkPg0KICA8RW50cmllcz4NCiAgICA8RW50cnk+DQogICAgICA8SWQ+ZWY5NjBmNTktNzcyYS00Y2ViLTk0YWItOGI3NzUyZjc1OWRhPC9JZD4NCiAgICAgIDxSZWZlcmVuY2VJZD5kN2QzNzI4Yi05ZWE0LTQ0OWYtYmRiNi1mZDA2Y2E0ZWI1ZmE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DV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49" w:name="_CTVP00131e8d0f75382411f81f052a902cda332"/>
            <w:r>
              <w:rPr>
                <w:rFonts w:ascii="Times New Roman" w:hAnsi="Times New Roman"/>
                <w:sz w:val="20"/>
                <w:lang w:val="en-US"/>
              </w:rPr>
              <w:t>[45]</w:t>
            </w:r>
            <w:bookmarkEnd w:id="49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  <w:p w:rsidR="00EC6DEF" w:rsidRPr="00554F1C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“The participants that were interviewed in this study had refused to participate in a number of different biomedical research projects before this study but agreed to be interviewed in this study.”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836d8345-cc39-4c25-abbe-feb90f1ea941 PFBsYWNlaG9sZGVyPg0KICA8QWRkSW5WZXJzaW9uPjQuMi4wLjExPC9BZGRJblZlcnNpb24+DQogIDxJZD44MzZkODM0NS1jYzM5LTRjMjUtYWJiZS1mZWI5MGYxZWE5NDE8L0lkPg0KICA8RW50cmllcz4NCiAgICA8RW50cnk+DQogICAgICA8SWQ+MzFmMjJjNjUtNWZjMy00MTdlLWE1NGEtZWU1MTk1YmVjYjk5PC9JZD4NCiAgICAgIDxSZWZlcmVuY2VJZD4wOGE3YWMyMy1lMGM3LTQxNWItOTY1Yi05ZDkyNWZiN2Q3MTY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OV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50" w:name="_CTVP001836d8345cc394c25abbefeb90f1ea941"/>
            <w:r>
              <w:rPr>
                <w:rFonts w:ascii="Times New Roman" w:hAnsi="Times New Roman"/>
                <w:sz w:val="20"/>
                <w:lang w:val="en-US"/>
              </w:rPr>
              <w:t>[59]</w:t>
            </w:r>
            <w:bookmarkEnd w:id="50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554F1C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  <w:p w:rsidR="00EC6DEF" w:rsidRPr="00554F1C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554F1C">
              <w:rPr>
                <w:rFonts w:ascii="Times New Roman" w:hAnsi="Times New Roman"/>
                <w:sz w:val="20"/>
                <w:lang w:val="en-US"/>
              </w:rPr>
              <w:t>“The survey questionnaire was attached to the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554F1C">
              <w:rPr>
                <w:rFonts w:ascii="Times New Roman" w:hAnsi="Times New Roman"/>
                <w:sz w:val="20"/>
                <w:lang w:val="en-US"/>
              </w:rPr>
              <w:t>monthly magazine entitled, ‘‘</w:t>
            </w:r>
            <w:proofErr w:type="spellStart"/>
            <w:r w:rsidRPr="00554F1C">
              <w:rPr>
                <w:rFonts w:ascii="Times New Roman" w:hAnsi="Times New Roman"/>
                <w:sz w:val="20"/>
                <w:lang w:val="en-US"/>
              </w:rPr>
              <w:t>Machi-apo</w:t>
            </w:r>
            <w:proofErr w:type="spellEnd"/>
            <w:r w:rsidRPr="00554F1C">
              <w:rPr>
                <w:rFonts w:ascii="Times New Roman" w:hAnsi="Times New Roman"/>
                <w:sz w:val="20"/>
                <w:lang w:val="en-US"/>
              </w:rPr>
              <w:t>’’ […]. The ‘‘</w:t>
            </w:r>
            <w:proofErr w:type="spellStart"/>
            <w:r w:rsidRPr="00554F1C">
              <w:rPr>
                <w:rFonts w:ascii="Times New Roman" w:hAnsi="Times New Roman"/>
                <w:sz w:val="20"/>
                <w:lang w:val="en-US"/>
              </w:rPr>
              <w:t>Machi-apo</w:t>
            </w:r>
            <w:proofErr w:type="spellEnd"/>
            <w:r w:rsidRPr="00554F1C">
              <w:rPr>
                <w:rFonts w:ascii="Times New Roman" w:hAnsi="Times New Roman"/>
                <w:sz w:val="20"/>
                <w:lang w:val="en-US"/>
              </w:rPr>
              <w:t xml:space="preserve">’’ magazine </w:t>
            </w:r>
            <w:r w:rsidRPr="00AE2B08">
              <w:rPr>
                <w:rFonts w:ascii="Times New Roman" w:hAnsi="Times New Roman"/>
                <w:sz w:val="20"/>
                <w:lang w:val="en-US"/>
              </w:rPr>
              <w:t>was given by pharmacists to patients who visited pharmacies to</w:t>
            </w:r>
          </w:p>
          <w:p w:rsidR="00EC6DEF" w:rsidRPr="00AE2B08" w:rsidRDefault="00EC6DEF" w:rsidP="00941F28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t xml:space="preserve">purchase their prescription medication.”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4531bb9a-7912-4fb4-a1f8-2e15743c3ea6 PFBsYWNlaG9sZGVyPg0KICA8QWRkSW5WZXJzaW9uPjQuMi4wLjExPC9BZGRJblZlcnNpb24+DQogIDxJZD40NTMxYmI5YS03OTEyLTRmYjQtYTFmOC0yZTE1NzQzYzNlYTY8L0lkPg0KICA8RW50cmllcz4NCiAgICA8RW50cnk+DQogICAgICA8SWQ+NzU3ZDU4YjEtNjMwZi00MGVmLWI3ZjYtZTJkNDdmOTQwODk1PC9JZD4NCiAgICAgIDxSZWZlcmVuY2VJZD5hNTk3ODVmYS03MTE4LTQ2YWYtYWE4Yi1lOTlmMzA0NTRhYmI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zV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51" w:name="_CTVP0014531bb9a79124fb4a1f82e15743c3ea6"/>
            <w:r>
              <w:rPr>
                <w:rFonts w:ascii="Times New Roman" w:hAnsi="Times New Roman"/>
                <w:sz w:val="20"/>
                <w:lang w:val="en-US"/>
              </w:rPr>
              <w:t>[3</w:t>
            </w:r>
            <w:r w:rsidR="00941F28">
              <w:rPr>
                <w:rFonts w:ascii="Times New Roman" w:hAnsi="Times New Roman"/>
                <w:sz w:val="20"/>
                <w:lang w:val="en-US"/>
              </w:rPr>
              <w:t>6</w:t>
            </w:r>
            <w:r>
              <w:rPr>
                <w:rFonts w:ascii="Times New Roman" w:hAnsi="Times New Roman"/>
                <w:sz w:val="20"/>
                <w:lang w:val="en-US"/>
              </w:rPr>
              <w:t>]</w:t>
            </w:r>
            <w:bookmarkEnd w:id="51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  <w:tc>
          <w:tcPr>
            <w:tcW w:w="2885" w:type="dxa"/>
            <w:vMerge w:val="restart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lang w:val="en-US"/>
              </w:rPr>
              <w:lastRenderedPageBreak/>
              <w:t>No text example available</w:t>
            </w:r>
          </w:p>
        </w:tc>
        <w:tc>
          <w:tcPr>
            <w:tcW w:w="2885" w:type="dxa"/>
            <w:vMerge w:val="restart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“There were several limitations to our project. The first was the small sample size,[…] // The second was the lack of </w:t>
            </w:r>
            <w:proofErr w:type="spellStart"/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>generalisability</w:t>
            </w:r>
            <w:proofErr w:type="spellEnd"/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of the qualitative data.”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instrText>ADDIN CITAVI.PLACEHOLDER 6eb8d188-5aa8-4938-9f37-b3c201642404 PFBsYWNlaG9sZGVyPg0KICA8QWRkSW5WZXJzaW9uPjQuMi4wLjExPC9BZGRJblZlcnNpb24+DQogIDxJZD42ZWI4ZDE4OC01YWE4LTQ5MzgtOWYzNy1iM2MyMDE2NDI0MDQ8L0lkPg0KICA8RW50cmllcz4NCiAgICA8RW50cnk+DQogICAgICA8SWQ+YjNjODJiNDUtMGJlMi00MGFiLTkyOGUtMjQ1NGRiODE3OGEzPC9JZD4NCiAgICAgIDxSZWZlcmVuY2VJZD5iMzE5MDU1OC0yNTc4LTRjOTUtYTkxNS0xM2VkMjlhNWE2ZmE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zNF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bookmarkStart w:id="52" w:name="_CTVP0016eb8d1885aa849389f37b3c201642404"/>
            <w:r>
              <w:rPr>
                <w:rFonts w:ascii="Times New Roman" w:hAnsi="Times New Roman"/>
                <w:sz w:val="20"/>
                <w:szCs w:val="20"/>
                <w:lang w:val="en-US"/>
              </w:rPr>
              <w:t>[3</w:t>
            </w:r>
            <w:r w:rsidR="00941F28">
              <w:rPr>
                <w:rFonts w:ascii="Times New Roman" w:hAnsi="Times New Roman"/>
                <w:sz w:val="20"/>
                <w:szCs w:val="20"/>
                <w:lang w:val="en-US"/>
              </w:rPr>
              <w:t>5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]</w:t>
            </w:r>
            <w:bookmarkEnd w:id="52"/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“Our findings require validation </w:t>
            </w: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lastRenderedPageBreak/>
              <w:t xml:space="preserve">in a larger sample.”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instrText>ADDIN CITAVI.PLACEHOLDER bb151cc8-0e4e-45cf-a4aa-fee41d6ed4e0 PFBsYWNlaG9sZGVyPg0KICA8QWRkSW5WZXJzaW9uPjQuMi4wLjExPC9BZGRJblZlcnNpb24+DQogIDxJZD5iYjE1MWNjOC0wZTRlLTQ1Y2YtYTRhYS1mZWU0MWQ2ZWQ0ZTA8L0lkPg0KICA8RW50cmllcz4NCiAgICA8RW50cnk+DQogICAgICA8SWQ+NTA1Y2VlYzEtNDA5Ny00MjY5LWJkZDMtMGI1OTYwNzU1Mjk5PC9JZD4NCiAgICAgIDxSZWZlcmVuY2VJZD4wOGE3YWMyMy1lMGM3LTQxNWItOTY1Yi05ZDkyNWZiN2Q3MTY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OV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bookmarkStart w:id="53" w:name="_CTVP001bb151cc80e4e45cfa4aafee41d6ed4e0"/>
            <w:r>
              <w:rPr>
                <w:rFonts w:ascii="Times New Roman" w:hAnsi="Times New Roman"/>
                <w:sz w:val="20"/>
                <w:szCs w:val="20"/>
                <w:lang w:val="en-US"/>
              </w:rPr>
              <w:t>[59]</w:t>
            </w:r>
            <w:bookmarkEnd w:id="53"/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>“This study has a number of limitations. Our sample was not representative of the US adult population, but was derived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>from people who seek medical care at academic medical centers. As a group, the respondents were disproportionately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>female, better educated, more affluent, and better informed about genetic issues than the general population. However,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>because many of the currently proposed pediatric biobanks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>are also based at academic medical centers, the views of this</w:t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sample are likely to be relevant.”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instrText>ADDIN CITAVI.PLACEHOLDER 93927374-ec7d-47c2-947d-f0f009b0f810 PFBsYWNlaG9sZGVyPg0KICA8QWRkSW5WZXJzaW9uPjQuMi4wLjExPC9BZGRJblZlcnNpb24+DQogIDxJZD45MzkyNzM3NC1lYzdkLTQ3YzItOTQ3ZC1mMGYwMDliMGY4MTA8L0lkPg0KICA8RW50cmllcz4NCiAgICA8RW50cnk+DQogICAgICA8SWQ+M2EyYjk3YmItNjE5ZS00YTVmLTg0OGMtOGZiMmZmMTc0YjBkPC9JZD4NCiAgICAgIDxSZWZlcmVuY2VJZD4xZDY2ZGE3ZC0yNGM3LTQ4OTUtOGJhMi01ZmE3MmE4ZGNjY2Y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jB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bookmarkStart w:id="54" w:name="_CTVP00193927374ec7d47c2947df0f009b0f810"/>
            <w:r>
              <w:rPr>
                <w:rFonts w:ascii="Times New Roman" w:hAnsi="Times New Roman"/>
                <w:sz w:val="20"/>
                <w:szCs w:val="20"/>
                <w:lang w:val="en-US"/>
              </w:rPr>
              <w:t>[60]</w:t>
            </w:r>
            <w:bookmarkEnd w:id="54"/>
            <w:r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885" w:type="dxa"/>
          </w:tcPr>
          <w:p w:rsidR="00EC6DEF" w:rsidRPr="00554F1C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lastRenderedPageBreak/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31c1a66b-a6f9-418b-a483-b284244f8f7c PFBsYWNlaG9sZGVyPg0KICA8QWRkSW5WZXJzaW9uPjQuMi4wLjExPC9BZGRJblZlcnNpb24+DQogIDxJZD4zMWMxYTY2Yi1hNmY5LTQxOGItYTQ4My1iMjg0MjQ0ZjhmN2M8L0lkPg0KICA8RW50cmllcz4NCiAgICA8RW50cnk+DQogICAgICA8SWQ+ZjAyYjhlNmItZDI0ZS00NDk0LThmNTAtM2MyNzIxYzhjNDNmPC9JZD4NCiAgICAgIDxSZWZlcmVuY2VJZD5kN2QzNzI4Yi05ZWE0LTQ0OWYtYmRiNi1mZDA2Y2E0ZWI1ZmE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DV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55" w:name="_CTVP00131c1a66ba6f9418ba483b284244f8f7c"/>
            <w:r>
              <w:rPr>
                <w:rFonts w:ascii="Times New Roman" w:hAnsi="Times New Roman"/>
                <w:sz w:val="20"/>
                <w:lang w:val="en-US"/>
              </w:rPr>
              <w:t>[45]</w:t>
            </w:r>
            <w:bookmarkEnd w:id="55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554F1C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a14fd1f8-90cd-42c0-87be-5bff749179eb PFBsYWNlaG9sZGVyPg0KICA8QWRkSW5WZXJzaW9uPjQuMi4wLjExPC9BZGRJblZlcnNpb24+DQogIDxJZD5hMTRmZDFmOC05MGNkLTQyYzAtODdiZS01YmZmNzQ5MTc5ZWI8L0lkPg0KICA8RW50cmllcz4NCiAgICA8RW50cnk+DQogICAgICA8SWQ+ZjUzNzE5MDQtMGYxYy00NDM5LWI2MjQtMmZiYmRmNWM0MTJlPC9JZD4NCiAgICAgIDxSZWZlcmVuY2VJZD4xZDY2ZGE3ZC0yNGM3LTQ4OTUtOGJhMi01ZmE3MmE4ZGNjY2Y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jB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56" w:name="_CTVP001a14fd1f890cd42c087be5bff749179eb"/>
            <w:r>
              <w:rPr>
                <w:rFonts w:ascii="Times New Roman" w:hAnsi="Times New Roman"/>
                <w:sz w:val="20"/>
                <w:lang w:val="en-US"/>
              </w:rPr>
              <w:t>[60]</w:t>
            </w:r>
            <w:bookmarkEnd w:id="56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554F1C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e3ec7c0d-c9ef-4790-894b-45e53fe3dc54 PFBsYWNlaG9sZGVyPg0KICA8QWRkSW5WZXJzaW9uPjQuMi4wLjExPC9BZGRJblZlcnNpb24+DQogIDxJZD5lM2VjN2MwZC1jOWVmLTQ3OTAtODk0Yi00NWU1M2ZlM2RjNTQ8L0lkPg0KICA8RW50cmllcz4NCiAgICA8RW50cnk+DQogICAgICA8SWQ+YTYzOTE3M2UtYTM3MS00ZTk5LWFiMjItNjc2OGNmYWZmNTVmPC9JZD4NCiAgICAgIDxSZWZlcmVuY2VJZD40YmJkMGNmNS01Zjg5LTQ5MzUtYjVjNC01Y2I2Y2Y3OTNhMmE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jF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57" w:name="_CTVP001e3ec7c0dc9ef4790894b45e53fe3dc54"/>
            <w:r>
              <w:rPr>
                <w:rFonts w:ascii="Times New Roman" w:hAnsi="Times New Roman"/>
                <w:sz w:val="20"/>
                <w:lang w:val="en-US"/>
              </w:rPr>
              <w:t>[61]</w:t>
            </w:r>
            <w:bookmarkEnd w:id="57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554F1C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d24b99c1-a12b-4244-ad9c-817547888d52 PFBsYWNlaG9sZGVyPg0KICA8QWRkSW5WZXJzaW9uPjQuMi4wLjExPC9BZGRJblZlcnNpb24+DQogIDxJZD5kMjRiOTljMS1hMTJiLTQyNDQtYWQ5Yy04MTc1NDc4ODhkNTI8L0lkPg0KICA8RW50cmllcz4NCiAgICA8RW50cnk+DQogICAgICA8SWQ+M2YyYWUyYTgtZTNkOC00MzVhLTg0NmQtNmUxYzIyMDZmMzUxPC9JZD4NCiAgICAgIDxSZWZlcmVuY2VJZD44NmZiZDY2MC0xOTM1LTRkMDgtOTQ0Ni0zMzQ2MWQxMjIyYTk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2Ml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58" w:name="_CTVP001d24b99c1a12b4244ad9c817547888d52"/>
            <w:r>
              <w:rPr>
                <w:rFonts w:ascii="Times New Roman" w:hAnsi="Times New Roman"/>
                <w:sz w:val="20"/>
                <w:lang w:val="en-US"/>
              </w:rPr>
              <w:t>[62]</w:t>
            </w:r>
            <w:bookmarkEnd w:id="58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24b21dfa-eddf-47eb-87b2-d0a7db0baf90 PFBsYWNlaG9sZGVyPg0KICA8QWRkSW5WZXJzaW9uPjQuMi4wLjExPC9BZGRJblZlcnNpb24+DQogIDxJZD4yNGIyMWRmYS1lZGRmLTQ3ZWItODdiMi1kMGE3ZGIwYmFmOTA8L0lkPg0KICA8RW50cmllcz4NCiAgICA8RW50cnk+DQogICAgICA8SWQ+NzBhZmNmYmItYWYyYy00NGUwLTg1OTMtMjBkZmJjZjliMGRhPC9JZD4NCiAgICAgIDxSZWZlcmVuY2VJZD4yZmRmYjJkZi0wMjE5LTQzMjEtOWViOS02N2IyNWJkZWU4Nzk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2M1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59" w:name="_CTVP00124b21dfaeddf47eb87b2d0a7db0baf90"/>
            <w:r>
              <w:rPr>
                <w:rFonts w:ascii="Times New Roman" w:hAnsi="Times New Roman"/>
                <w:sz w:val="20"/>
                <w:lang w:val="en-US"/>
              </w:rPr>
              <w:t>[63]</w:t>
            </w:r>
            <w:bookmarkEnd w:id="59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1ad377a8-8b5d-456e-9a7a-3d0352ecb7c1 PFBsYWNlaG9sZGVyPg0KICA8QWRkSW5WZXJzaW9uPjQuMi4wLjExPC9BZGRJblZlcnNpb24+DQogIDxJZD4xYWQzNzdhOC04YjVkLTQ1NmUtOWE3YS0zZDAzNTJlY2I3YzE8L0lkPg0KICA8RW50cmllcz4NCiAgICA8RW50cnk+DQogICAgICA8SWQ+Y2I1NmQ5NGEtYjdiNi00NGMwLWIzOTctMDE1OTFlMjU4NzMxPC9JZD4NCiAgICAgIDxSZWZlcmVuY2VJZD5iMzE5MDU1OC0yNTc4LTRjOTUtYTkxNS0xM2VkMjlhNWE2ZmE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zNF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60" w:name="_CTVP0011ad377a88b5d456e9a7a3d0352ecb7c1"/>
            <w:r>
              <w:rPr>
                <w:rFonts w:ascii="Times New Roman" w:hAnsi="Times New Roman"/>
                <w:sz w:val="20"/>
                <w:lang w:val="en-US"/>
              </w:rPr>
              <w:t>[3</w:t>
            </w:r>
            <w:r w:rsidR="00941F28">
              <w:rPr>
                <w:rFonts w:ascii="Times New Roman" w:hAnsi="Times New Roman"/>
                <w:sz w:val="20"/>
                <w:lang w:val="en-US"/>
              </w:rPr>
              <w:t>5</w:t>
            </w:r>
            <w:r>
              <w:rPr>
                <w:rFonts w:ascii="Times New Roman" w:hAnsi="Times New Roman"/>
                <w:sz w:val="20"/>
                <w:lang w:val="en-US"/>
              </w:rPr>
              <w:t>]</w:t>
            </w:r>
            <w:bookmarkEnd w:id="60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c80dadb1-3fb0-4a70-9cd4-60f2b68e3c19 PFBsYWNlaG9sZGVyPg0KICA8QWRkSW5WZXJzaW9uPjQuMi4wLjExPC9BZGRJblZlcnNpb24+DQogIDxJZD5jODBkYWRiMS0zZmIwLTRhNzAtOWNkNC02MGYyYjY4ZTNjMTk8L0lkPg0KICA8RW50cmllcz4NCiAgICA8RW50cnk+DQogICAgICA8SWQ+ZWE4YmY1ZTctNGFmMS00MTkyLWI3ZDAtMjMyZGNiOTBiMzA2PC9JZD4NCiAgICAgIDxSZWZlcmVuY2VJZD5hNTk3ODVmYS03MTE4LTQ2YWYtYWE4Yi1lOTlmMzA0NTRhYmI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zV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61" w:name="_CTVP001c80dadb13fb04a709cd460f2b68e3c19"/>
            <w:r>
              <w:rPr>
                <w:rFonts w:ascii="Times New Roman" w:hAnsi="Times New Roman"/>
                <w:sz w:val="20"/>
                <w:lang w:val="en-US"/>
              </w:rPr>
              <w:t>[3</w:t>
            </w:r>
            <w:r w:rsidR="00941F28">
              <w:rPr>
                <w:rFonts w:ascii="Times New Roman" w:hAnsi="Times New Roman"/>
                <w:sz w:val="20"/>
                <w:lang w:val="en-US"/>
              </w:rPr>
              <w:t>6</w:t>
            </w:r>
            <w:r>
              <w:rPr>
                <w:rFonts w:ascii="Times New Roman" w:hAnsi="Times New Roman"/>
                <w:sz w:val="20"/>
                <w:lang w:val="en-US"/>
              </w:rPr>
              <w:t>]</w:t>
            </w:r>
            <w:bookmarkEnd w:id="61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dd3c8612-0b0a-4633-845d-4db94e28ced7 PFBsYWNlaG9sZGVyPg0KICA8QWRkSW5WZXJzaW9uPjQuMi4wLjExPC9BZGRJblZlcnNpb24+DQogIDxJZD5kZDNjODYxMi0wYjBhLTQ2MzMtODQ1ZC00ZGI5NGUyOGNlZDc8L0lkPg0KICA8RW50cmllcz4NCiAgICA8RW50cnk+DQogICAgICA8SWQ+NGFkM2IxZWMtNjFkMC00MjlkLWI0MzUtMzMxOGVhNTQyYjc0PC9JZD4NCiAgICAgIDxSZWZlcmVuY2VJZD4wOGE3YWMyMy1lMGM3LTQxNWItOTY1Yi05ZDkyNWZiN2Q3MTY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OV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62" w:name="_CTVP001dd3c86120b0a4633845d4db94e28ced7"/>
            <w:r>
              <w:rPr>
                <w:rFonts w:ascii="Times New Roman" w:hAnsi="Times New Roman"/>
                <w:sz w:val="20"/>
                <w:lang w:val="en-US"/>
              </w:rPr>
              <w:t>[59]</w:t>
            </w:r>
            <w:bookmarkEnd w:id="62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EC6DEF" w:rsidRPr="00554F1C" w:rsidTr="001B254F">
        <w:trPr>
          <w:trHeight w:val="6650"/>
        </w:trPr>
        <w:tc>
          <w:tcPr>
            <w:tcW w:w="2885" w:type="dxa"/>
            <w:vMerge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b/>
                <w:sz w:val="20"/>
                <w:lang w:val="en-US"/>
              </w:rPr>
            </w:pPr>
          </w:p>
        </w:tc>
        <w:tc>
          <w:tcPr>
            <w:tcW w:w="2885" w:type="dxa"/>
            <w:vMerge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  <w:vMerge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  <w:vMerge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EC6DEF" w:rsidRPr="00DB1049" w:rsidTr="001B254F">
        <w:trPr>
          <w:trHeight w:val="332"/>
        </w:trPr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b/>
                <w:sz w:val="20"/>
                <w:lang w:val="en-US"/>
              </w:rPr>
            </w:pPr>
            <w:r w:rsidRPr="00AE2B08">
              <w:rPr>
                <w:rFonts w:ascii="Times New Roman" w:hAnsi="Times New Roman"/>
                <w:b/>
                <w:sz w:val="20"/>
                <w:lang w:val="en-US"/>
              </w:rPr>
              <w:lastRenderedPageBreak/>
              <w:t>Not specified</w:t>
            </w: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2885" w:type="dxa"/>
          </w:tcPr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abdaf4f5-3dc3-40b3-935a-33eee63724ca PFBsYWNlaG9sZGVyPg0KICA8QWRkSW5WZXJzaW9uPjQuMi4wLjExPC9BZGRJblZlcnNpb24+DQogIDxJZD5hYmRhZjRmNS0zZGMzLTQwYjMtOTM1YS0zM2VlZTYzNzI0Y2E8L0lkPg0KICA8RW50cmllcz4NCiAgICA8RW50cnk+DQogICAgICA8SWQ+ZGJkOTE2NTctZGVlNC00MjU5LThmY2YtMjA2M2Q3MmU1MzM1PC9JZD4NCiAgICAgIDxSZWZlcmVuY2VJZD5kOWIzMzA4Ni1lN2EyLTQ2ZDctYWRjNC1lYjBmNzk1OTU1YTc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Y0XTwvVGV4dD4NCiAgICA8L1RleHRVbml0Pg0KICA8L1RleHRVbml0cz4NCjwvUGxhY2Vob2xkZXI+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63" w:name="_CTVP001abdaf4f53dc340b3935a33eee63724ca"/>
            <w:r>
              <w:rPr>
                <w:rFonts w:ascii="Times New Roman" w:hAnsi="Times New Roman"/>
                <w:sz w:val="20"/>
                <w:lang w:val="en-US"/>
              </w:rPr>
              <w:t>[64]</w:t>
            </w:r>
            <w:bookmarkEnd w:id="63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1748e3e2-f9d9-4a3d-b1a2-904d6b780108 PFBsYWNlaG9sZGVyPg0KICA8QWRkSW5WZXJzaW9uPjQuMi4wLjExPC9BZGRJblZlcnNpb24+DQogIDxJZD4xNzQ4ZTNlMi1mOWQ5LTRhM2QtYjFhMi05MDRkNmI3ODAxMDg8L0lkPg0KICA8RW50cmllcz4NCiAgICA8RW50cnk+DQogICAgICA8SWQ+NDBlZDE1ZjMtYzM2MC00NjAwLTllNjEtNDQ5ZjYyNTlmNWJjPC9JZD4NCiAgICAgIDxSZWZlcmVuY2VJZD4xODlhN2RkYi1mNGVjLTQ5NTEtYmRhZi02YWMzMDk3YjA0N2I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0MF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64" w:name="_CTVP0011748e3e2f9d94a3db1a2904d6b780108"/>
            <w:r>
              <w:rPr>
                <w:rFonts w:ascii="Times New Roman" w:hAnsi="Times New Roman"/>
                <w:sz w:val="20"/>
                <w:lang w:val="en-US"/>
              </w:rPr>
              <w:t>[40]</w:t>
            </w:r>
            <w:bookmarkEnd w:id="64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8f8a407d-5e2a-4b6e-9f10-b936c201b179 PFBsYWNlaG9sZGVyPg0KICA8QWRkSW5WZXJzaW9uPjQuMi4wLjExPC9BZGRJblZlcnNpb24+DQogIDxJZD44ZjhhNDA3ZC01ZTJhLTRiNmUtOWYxMC1iOTM2YzIwMWIxNzk8L0lkPg0KICA8RW50cmllcz4NCiAgICA8RW50cnk+DQogICAgICA8SWQ+YmE3N2YwM2EtMTY4NC00MWJmLTkxN2UtNDM5NGJhYjkxOGRlPC9JZD4NCiAgICAgIDxSZWZlcmVuY2VJZD5lNzNlYTEyYS1lMzEyLTRjY2QtOGVmNi04YTEzZTMwMzNiNGQ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jVdPC9UZXh0Pg0KICAgIDwvVGV4dFVuaXQ+DQogIDwvVGV4dFVuaXRzPg0KPC9QbGFjZWhvbGRlcj4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65" w:name="_CTVP0018f8a407d5e2a4b6e9f10b936c201b179"/>
            <w:r>
              <w:rPr>
                <w:rFonts w:ascii="Times New Roman" w:hAnsi="Times New Roman"/>
                <w:sz w:val="20"/>
                <w:lang w:val="en-US"/>
              </w:rPr>
              <w:t>[65]</w:t>
            </w:r>
            <w:bookmarkEnd w:id="65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  <w:p w:rsidR="00EC6DEF" w:rsidRPr="00AE2B08" w:rsidRDefault="00EC6DEF" w:rsidP="000E0FA7">
            <w:pPr>
              <w:spacing w:line="360" w:lineRule="auto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>ADDIN CITAVI.PLACEHOLDER 047061e5-4de2-4bf6-8a3c-a27752d47b1c PFBsYWNlaG9sZGVyPg0KICA8QWRkSW5WZXJzaW9uPjQuMi4wLjExPC9BZGRJblZlcnNpb24+DQogIDxJZD4wNDcwNjFlNS00ZGUyLTRiZjYtOGEzYy1hMjc3NTJkNDdiMWM8L0lkPg0KICA8RW50cmllcz4NCiAgICA8RW50cnk+DQogICAgICA8SWQ+YzgyMzJlOGQtMmI4MC00MzNjLWI0NTctZTgzMDU2NzUwMGNmPC9JZD4NCiAgICAgIDxSZWZlcmVuY2VJZD40MDAwOTY5Yi0xM2RlLTQ2OWMtODA5Yy02YjllNTc5MjE1OTg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MF08L1RleHQ+DQogICAgPC9UZXh0VW5pdD4NCiAgPC9UZXh0VW5pdHM+DQo8L1BsYWNlaG9sZGVyPg==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bookmarkStart w:id="66" w:name="_CTVP001047061e54de24bf68a3ca27752d47b1c"/>
            <w:r>
              <w:rPr>
                <w:rFonts w:ascii="Times New Roman" w:hAnsi="Times New Roman"/>
                <w:sz w:val="20"/>
                <w:lang w:val="en-US"/>
              </w:rPr>
              <w:t>[50]</w:t>
            </w:r>
            <w:bookmarkEnd w:id="66"/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</w:tbl>
    <w:p w:rsidR="00EC6DEF" w:rsidRDefault="00EC6DEF"/>
    <w:sectPr w:rsidR="00EC6DEF" w:rsidSect="00EC6DEF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icrosoft Yi Baiti">
    <w:panose1 w:val="03000500000000000000"/>
    <w:charset w:val="00"/>
    <w:family w:val="script"/>
    <w:pitch w:val="variable"/>
    <w:sig w:usb0="80000003" w:usb1="00010402" w:usb2="00080002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C6DEF"/>
    <w:rsid w:val="001B254F"/>
    <w:rsid w:val="00252055"/>
    <w:rsid w:val="004F59D4"/>
    <w:rsid w:val="00941F28"/>
    <w:rsid w:val="00C71E67"/>
    <w:rsid w:val="00E17334"/>
    <w:rsid w:val="00EC6DEF"/>
    <w:rsid w:val="00F33E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ii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EC6DEF"/>
    <w:pPr>
      <w:spacing w:after="0" w:line="240" w:lineRule="auto"/>
    </w:pPr>
    <w:rPr>
      <w:rFonts w:ascii="Calibri" w:eastAsia="Times New Roman" w:hAnsi="Calibri" w:cs="Times New Roman"/>
      <w:lang w:eastAsia="de-DE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EC6DEF"/>
    <w:pPr>
      <w:spacing w:after="0" w:line="240" w:lineRule="auto"/>
    </w:pPr>
    <w:rPr>
      <w:rFonts w:ascii="Calibri" w:eastAsia="Times New Roman" w:hAnsi="Calibri" w:cs="Times New Roman"/>
      <w:lang w:eastAsia="de-DE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39311</Words>
  <Characters>247661</Characters>
  <Application>Microsoft Office Word</Application>
  <DocSecurity>0</DocSecurity>
  <Lines>2063</Lines>
  <Paragraphs>572</Paragraphs>
  <ScaleCrop>false</ScaleCrop>
  <Company>MHH</Company>
  <LinksUpToDate>false</LinksUpToDate>
  <CharactersWithSpaces>2864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nas Lander</dc:creator>
  <cp:lastModifiedBy>SCHUETZK</cp:lastModifiedBy>
  <cp:revision>6</cp:revision>
  <dcterms:created xsi:type="dcterms:W3CDTF">2016-02-02T13:51:00Z</dcterms:created>
  <dcterms:modified xsi:type="dcterms:W3CDTF">2016-03-04T08:20:00Z</dcterms:modified>
</cp:coreProperties>
</file>